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3341FC63"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1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19874C79" w:rsidR="00072F55" w:rsidRPr="00036597" w:rsidRDefault="00072F55"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67B0A965" w:rsidR="00BE14BC" w:rsidRPr="002F19D5" w:rsidRDefault="00BE14BC" w:rsidP="00BE14BC">
      <w:pPr>
        <w:rPr>
          <w:rFonts w:cstheme="minorHAnsi"/>
        </w:rPr>
      </w:pPr>
      <w:r w:rsidRPr="002F19D5">
        <w:rPr>
          <w:rFonts w:cstheme="minorHAnsi"/>
        </w:rPr>
        <w:t>For common illnesses, citizens of the internet</w:t>
      </w:r>
      <w:r w:rsidR="00FF01EC" w:rsidRPr="002F19D5">
        <w:rPr>
          <w:rFonts w:cstheme="minorHAnsi"/>
        </w:rPr>
        <w:t xml:space="preserve"> often </w:t>
      </w:r>
      <w:r w:rsidRPr="002F19D5">
        <w:rPr>
          <w:rFonts w:cstheme="minorHAnsi"/>
        </w:rPr>
        <w:t>search information on the internet manually, read through complicated medical blogs and understand the appropriate suggested treatment</w:t>
      </w:r>
      <w:r w:rsidR="00FF01EC" w:rsidRPr="002F19D5">
        <w:rPr>
          <w:rFonts w:cstheme="minorHAnsi"/>
        </w:rPr>
        <w:t xml:space="preserve"> as per their capacity</w:t>
      </w:r>
      <w:r w:rsidRPr="002F19D5">
        <w:rPr>
          <w:rFonts w:cstheme="minorHAnsi"/>
        </w:rPr>
        <w:t xml:space="preserve">. The information available on the internet may not be in </w:t>
      </w:r>
      <w:r w:rsidR="00FF01EC" w:rsidRPr="002F19D5">
        <w:rPr>
          <w:rFonts w:cstheme="minorHAnsi"/>
        </w:rPr>
        <w:t xml:space="preserve">a format that is </w:t>
      </w:r>
      <w:r w:rsidRPr="002F19D5">
        <w:rPr>
          <w:rFonts w:cstheme="minorHAnsi"/>
        </w:rPr>
        <w:t xml:space="preserve">easy to search, interpret and consume. </w:t>
      </w:r>
      <w:r w:rsidR="00FF01EC" w:rsidRPr="002F19D5">
        <w:rPr>
          <w:rFonts w:cstheme="minorHAnsi"/>
        </w:rPr>
        <w:t>With</w:t>
      </w:r>
      <w:r w:rsidRPr="002F19D5">
        <w:rPr>
          <w:rFonts w:cstheme="minorHAnsi"/>
        </w:rPr>
        <w:t xml:space="preserve"> this project, we aim to develop a</w:t>
      </w:r>
      <w:r w:rsidR="00FF01EC" w:rsidRPr="002F19D5">
        <w:rPr>
          <w:rFonts w:cstheme="minorHAnsi"/>
        </w:rPr>
        <w:t xml:space="preserve"> prototype of an</w:t>
      </w:r>
      <w:r w:rsidRPr="002F19D5">
        <w:rPr>
          <w:rFonts w:cstheme="minorHAnsi"/>
        </w:rPr>
        <w:t xml:space="preserve"> AI-based conversational agent commonly known as a chatbot which will be trained with information about common illnesses</w:t>
      </w:r>
      <w:r w:rsidR="00FF01EC" w:rsidRPr="002F19D5">
        <w:rPr>
          <w:rFonts w:cstheme="minorHAnsi"/>
        </w:rPr>
        <w:t xml:space="preserve"> and corresponding </w:t>
      </w:r>
      <w:r w:rsidRPr="002F19D5">
        <w:rPr>
          <w:rFonts w:cstheme="minorHAnsi"/>
        </w:rPr>
        <w:t>symptoms. Users will be able to have a natural communication with the agent similar to what they would have with a healthcare representative during their initial screening</w:t>
      </w:r>
      <w:r w:rsidR="001204B8" w:rsidRPr="002F19D5">
        <w:rPr>
          <w:rFonts w:cstheme="minorHAnsi"/>
        </w:rPr>
        <w:t xml:space="preserve"> at a medical establishment</w:t>
      </w:r>
      <w:r w:rsidRPr="002F19D5">
        <w:rPr>
          <w:rFonts w:cstheme="minorHAnsi"/>
        </w:rPr>
        <w:t xml:space="preserve">. Users will input the symptoms they are </w:t>
      </w:r>
      <w:r w:rsidR="001204B8" w:rsidRPr="002F19D5">
        <w:rPr>
          <w:rFonts w:cstheme="minorHAnsi"/>
        </w:rPr>
        <w:t xml:space="preserve">observing </w:t>
      </w:r>
      <w:r w:rsidRPr="002F19D5">
        <w:rPr>
          <w:rFonts w:cstheme="minorHAnsi"/>
        </w:rPr>
        <w:t xml:space="preserve">and an agent will respond with </w:t>
      </w:r>
      <w:r w:rsidR="001204B8" w:rsidRPr="002F19D5">
        <w:rPr>
          <w:rFonts w:cstheme="minorHAnsi"/>
        </w:rPr>
        <w:t>one or more possible illnesses that provided symptoms listed against the illness</w:t>
      </w:r>
      <w:r w:rsidRPr="002F19D5">
        <w:rPr>
          <w:rFonts w:cstheme="minorHAnsi"/>
        </w:rPr>
        <w:t>. With this ready</w:t>
      </w:r>
      <w:r w:rsidR="001204B8" w:rsidRPr="002F19D5">
        <w:rPr>
          <w:rFonts w:cstheme="minorHAnsi"/>
        </w:rPr>
        <w:t>-to-</w:t>
      </w:r>
      <w:r w:rsidRPr="002F19D5">
        <w:rPr>
          <w:rFonts w:cstheme="minorHAnsi"/>
        </w:rPr>
        <w:t xml:space="preserve">consume knowledge in simplified form, users will be saved from the hassle to go through complicated online documentation. This will also reduce the chances of users reading or interpreting information incorrectly.  </w:t>
      </w:r>
    </w:p>
    <w:p w14:paraId="424649B2" w14:textId="3B41A63F" w:rsidR="000A640A" w:rsidRPr="00A06631" w:rsidRDefault="00BE14BC" w:rsidP="00BE14BC">
      <w:pPr>
        <w:rPr>
          <w:rFonts w:asciiTheme="majorHAnsi" w:hAnsiTheme="majorHAnsi" w:cstheme="majorHAnsi"/>
        </w:rPr>
      </w:pPr>
      <w:r w:rsidRPr="002F19D5">
        <w:rPr>
          <w:rFonts w:cstheme="minorHAnsi"/>
        </w:rPr>
        <w:t>We intend to make use of state-of-the-art NLP techniques for developing the conversational agent to demonstrate how the above-mentioned problem can be tackled.</w:t>
      </w:r>
      <w:r w:rsidR="00DD5D16">
        <w:rPr>
          <w:rFonts w:cstheme="minorHAnsi"/>
        </w:rPr>
        <w:t xml:space="preserve"> </w:t>
      </w:r>
      <w:r w:rsidRPr="002F19D5">
        <w:rPr>
          <w:rFonts w:cstheme="minorHAnsi"/>
        </w:rPr>
        <w:t xml:space="preserve">We will make use of transformers </w:t>
      </w:r>
      <w:r w:rsidR="00DD5D16">
        <w:rPr>
          <w:rFonts w:cstheme="minorHAnsi"/>
        </w:rPr>
        <w:t xml:space="preserve">and transfer learnings </w:t>
      </w:r>
      <w:r w:rsidRPr="002F19D5">
        <w:rPr>
          <w:rFonts w:cstheme="minorHAnsi"/>
        </w:rPr>
        <w:t xml:space="preserve">for core NLP </w:t>
      </w:r>
      <w:r w:rsidR="00DD5D16">
        <w:rPr>
          <w:rFonts w:cstheme="minorHAnsi"/>
        </w:rPr>
        <w:t>tasks</w:t>
      </w:r>
      <w:r w:rsidRPr="002F19D5">
        <w:rPr>
          <w:rFonts w:cstheme="minorHAnsi"/>
        </w:rPr>
        <w:t xml:space="preserve"> and will orchestrate the conversation using the open-source </w:t>
      </w:r>
      <w:r w:rsidR="00DD5D16">
        <w:rPr>
          <w:rFonts w:cstheme="minorHAnsi"/>
        </w:rPr>
        <w:t xml:space="preserve">conversational AI </w:t>
      </w:r>
      <w:r w:rsidRPr="002F19D5">
        <w:rPr>
          <w:rFonts w:cstheme="minorHAnsi"/>
        </w:rPr>
        <w:t xml:space="preserve">platform. With the use of NLP techniques, an agent will be intelligently able to identify the user’s requirement and generate a dynamic response as opposed to a </w:t>
      </w:r>
      <w:r w:rsidR="00654D60" w:rsidRPr="002F19D5">
        <w:rPr>
          <w:rFonts w:cstheme="minorHAnsi"/>
        </w:rPr>
        <w:t>state machine</w:t>
      </w:r>
      <w:r w:rsidR="00F810BA" w:rsidRPr="002F19D5">
        <w:rPr>
          <w:rFonts w:cstheme="minorHAnsi"/>
        </w:rPr>
        <w:t>-</w:t>
      </w:r>
      <w:r w:rsidR="00654D60" w:rsidRPr="002F19D5">
        <w:rPr>
          <w:rFonts w:cstheme="minorHAnsi"/>
        </w:rPr>
        <w:t xml:space="preserve">based </w:t>
      </w:r>
      <w:r w:rsidRPr="002F19D5">
        <w:rPr>
          <w:rFonts w:cstheme="minorHAnsi"/>
        </w:rPr>
        <w:t>conversation</w:t>
      </w:r>
      <w:r w:rsidRPr="00BE14BC">
        <w:rPr>
          <w:rFonts w:asciiTheme="majorHAnsi" w:hAnsiTheme="majorHAnsi" w:cstheme="majorHAnsi"/>
        </w:rPr>
        <w:t xml:space="preserve">. </w:t>
      </w:r>
      <w:r w:rsidR="00654D60">
        <w:rPr>
          <w:rFonts w:asciiTheme="majorHAnsi" w:hAnsiTheme="majorHAnsi" w:cstheme="majorHAnsi"/>
        </w:rPr>
        <w:t xml:space="preserve"> </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512A3D77" w:rsidR="00BE14BC" w:rsidRPr="002F19D5" w:rsidRDefault="00BE14BC" w:rsidP="002F19D5">
      <w:pPr>
        <w:jc w:val="center"/>
        <w:rPr>
          <w:rFonts w:cstheme="minorHAnsi"/>
        </w:rPr>
      </w:pPr>
      <w:r w:rsidRPr="002F19D5">
        <w:rPr>
          <w:rFonts w:cstheme="minorHAnsi"/>
        </w:rPr>
        <w:t>NLP, Transformer, Conversational AI</w:t>
      </w:r>
      <w:r w:rsidR="00F810BA" w:rsidRPr="002F19D5">
        <w:rPr>
          <w:rFonts w:cstheme="minorHAnsi"/>
        </w:rPr>
        <w:t>, Transfer Learning</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7E504BFD" w14:textId="47AD5984" w:rsidR="003F4071" w:rsidRPr="002F19D5" w:rsidRDefault="003F4071" w:rsidP="003F4071">
      <w:pPr>
        <w:spacing w:after="0"/>
        <w:rPr>
          <w:rFonts w:cstheme="minorHAnsi"/>
        </w:rPr>
      </w:pPr>
      <w:r w:rsidRPr="002F19D5">
        <w:rPr>
          <w:rFonts w:cstheme="minorHAnsi"/>
        </w:rPr>
        <w:t>I would like to thank my supervisor, Dr Alice Toniolo and Dr Phong Le, for their unwavering enthusiasm regarding this project and the invaluable guidance and support given to me throughout the project.</w:t>
      </w:r>
    </w:p>
    <w:p w14:paraId="00D06A8A" w14:textId="77777777" w:rsidR="003F4071" w:rsidRPr="002F19D5" w:rsidRDefault="00072F55" w:rsidP="003F4071">
      <w:pPr>
        <w:rPr>
          <w:rFonts w:cstheme="minorHAnsi"/>
        </w:rPr>
      </w:pPr>
      <w:r w:rsidRPr="002F19D5">
        <w:rPr>
          <w:rFonts w:cstheme="minorHAnsi"/>
        </w:rPr>
        <w:t xml:space="preserve">I thank you for enabling me to choose a topic </w:t>
      </w:r>
      <w:r w:rsidR="003F4071" w:rsidRPr="002F19D5">
        <w:rPr>
          <w:rFonts w:cstheme="minorHAnsi"/>
        </w:rPr>
        <w:t>of my interest</w:t>
      </w:r>
      <w:r w:rsidRPr="002F19D5">
        <w:rPr>
          <w:rFonts w:cstheme="minorHAnsi"/>
        </w:rPr>
        <w:t xml:space="preserve"> </w:t>
      </w:r>
      <w:r w:rsidR="003F4071" w:rsidRPr="002F19D5">
        <w:rPr>
          <w:rFonts w:cstheme="minorHAnsi"/>
        </w:rPr>
        <w:t xml:space="preserve">and </w:t>
      </w:r>
      <w:r w:rsidRPr="002F19D5">
        <w:rPr>
          <w:rFonts w:cstheme="minorHAnsi"/>
        </w:rPr>
        <w:t xml:space="preserve">providing new and interesting exploration into the field </w:t>
      </w:r>
      <w:r w:rsidR="003F4071" w:rsidRPr="002F19D5">
        <w:rPr>
          <w:rFonts w:cstheme="minorHAnsi"/>
        </w:rPr>
        <w:t xml:space="preserve">of natural language processing. </w:t>
      </w:r>
    </w:p>
    <w:p w14:paraId="558EDB54" w14:textId="5693E39C" w:rsidR="003F4071" w:rsidRPr="002F19D5" w:rsidRDefault="003F4071" w:rsidP="003F4071">
      <w:pPr>
        <w:spacing w:after="0"/>
        <w:rPr>
          <w:rFonts w:cstheme="minorHAnsi"/>
        </w:rPr>
      </w:pPr>
      <w:r w:rsidRPr="002F19D5">
        <w:rPr>
          <w:rFonts w:cstheme="minorHAnsi"/>
        </w:rPr>
        <w:t>I would also like to thank my family for their unconditional support and encouragement</w:t>
      </w:r>
    </w:p>
    <w:p w14:paraId="7AB7A0F0" w14:textId="59813A21"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Pr="00F7610A" w:rsidRDefault="00BA05B2">
      <w:pPr>
        <w:rPr>
          <w:rFonts w:cstheme="minorHAnsi"/>
        </w:rPr>
      </w:pPr>
      <w:r w:rsidRPr="00F7610A">
        <w:rPr>
          <w:rFonts w:cstheme="minorHAnsi"/>
        </w:rPr>
        <w:t xml:space="preserve">The main text of this project report is NN,NNN* words long, including project specification and plan.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37D87433" w:rsidR="00BA05B2" w:rsidRPr="00F7610A" w:rsidRDefault="00BA05B2" w:rsidP="00BA05B2">
      <w:pPr>
        <w:rPr>
          <w:rFonts w:cstheme="minorHAnsi"/>
        </w:rPr>
      </w:pPr>
      <w:r w:rsidRPr="00F7610A">
        <w:rPr>
          <w:rFonts w:cstheme="minorHAnsi"/>
        </w:rPr>
        <w:t xml:space="preserve">Date: </w:t>
      </w:r>
      <w:r w:rsidR="00F7610A">
        <w:rPr>
          <w:rFonts w:cstheme="minorHAnsi"/>
        </w:rPr>
        <w:t>21</w:t>
      </w:r>
      <w:r w:rsidR="00F7610A" w:rsidRPr="00F7610A">
        <w:rPr>
          <w:rFonts w:cstheme="minorHAnsi"/>
          <w:vertAlign w:val="superscript"/>
        </w:rPr>
        <w:t>st</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60DF42DA" w:rsidR="00BA05B2" w:rsidRDefault="00BA05B2" w:rsidP="00882E6C">
      <w:pPr>
        <w:jc w:val="center"/>
      </w:pPr>
      <w:r>
        <w:br w:type="page"/>
      </w:r>
    </w:p>
    <w:sdt>
      <w:sdtPr>
        <w:id w:val="1361234888"/>
        <w:docPartObj>
          <w:docPartGallery w:val="Table of Contents"/>
          <w:docPartUnique/>
        </w:docPartObj>
      </w:sdtPr>
      <w:sdtEndPr>
        <w:rPr>
          <w:b/>
          <w:bCs/>
          <w:noProof/>
        </w:rPr>
      </w:sdtEndPr>
      <w:sdtContent>
        <w:p w14:paraId="27988C15" w14:textId="2B712F43" w:rsidR="00546224" w:rsidRPr="00882E6C" w:rsidRDefault="00546224" w:rsidP="00882E6C">
          <w:pPr>
            <w:jc w:val="center"/>
            <w:rPr>
              <w:rFonts w:cstheme="majorHAnsi"/>
            </w:rPr>
          </w:pPr>
          <w:r w:rsidRPr="00882E6C">
            <w:rPr>
              <w:rFonts w:cstheme="majorHAnsi"/>
            </w:rPr>
            <w:t>Table of Contents</w:t>
          </w:r>
        </w:p>
        <w:p w14:paraId="72038187" w14:textId="53D09714" w:rsidR="00E23FB8"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1076675" w:history="1">
            <w:r w:rsidR="00E23FB8" w:rsidRPr="00336253">
              <w:rPr>
                <w:rStyle w:val="Hyperlink"/>
                <w:noProof/>
              </w:rPr>
              <w:t>1</w:t>
            </w:r>
            <w:r w:rsidR="00E23FB8">
              <w:rPr>
                <w:rFonts w:cstheme="minorBidi"/>
                <w:noProof/>
                <w:lang w:val="en-IN" w:eastAsia="en-IN"/>
              </w:rPr>
              <w:tab/>
            </w:r>
            <w:r w:rsidR="00E23FB8" w:rsidRPr="00336253">
              <w:rPr>
                <w:rStyle w:val="Hyperlink"/>
                <w:noProof/>
              </w:rPr>
              <w:t>Intro</w:t>
            </w:r>
            <w:r w:rsidR="00E23FB8" w:rsidRPr="00336253">
              <w:rPr>
                <w:rStyle w:val="Hyperlink"/>
                <w:noProof/>
              </w:rPr>
              <w:t>d</w:t>
            </w:r>
            <w:r w:rsidR="00E23FB8" w:rsidRPr="00336253">
              <w:rPr>
                <w:rStyle w:val="Hyperlink"/>
                <w:noProof/>
              </w:rPr>
              <w:t>uction</w:t>
            </w:r>
            <w:r w:rsidR="00E23FB8">
              <w:rPr>
                <w:noProof/>
                <w:webHidden/>
              </w:rPr>
              <w:tab/>
            </w:r>
            <w:r w:rsidR="00E23FB8">
              <w:rPr>
                <w:noProof/>
                <w:webHidden/>
              </w:rPr>
              <w:fldChar w:fldCharType="begin"/>
            </w:r>
            <w:r w:rsidR="00E23FB8">
              <w:rPr>
                <w:noProof/>
                <w:webHidden/>
              </w:rPr>
              <w:instrText xml:space="preserve"> PAGEREF _Toc111076675 \h </w:instrText>
            </w:r>
            <w:r w:rsidR="00E23FB8">
              <w:rPr>
                <w:noProof/>
                <w:webHidden/>
              </w:rPr>
            </w:r>
            <w:r w:rsidR="00E23FB8">
              <w:rPr>
                <w:noProof/>
                <w:webHidden/>
              </w:rPr>
              <w:fldChar w:fldCharType="separate"/>
            </w:r>
            <w:r w:rsidR="00E23FB8">
              <w:rPr>
                <w:noProof/>
                <w:webHidden/>
              </w:rPr>
              <w:t>10</w:t>
            </w:r>
            <w:r w:rsidR="00E23FB8">
              <w:rPr>
                <w:noProof/>
                <w:webHidden/>
              </w:rPr>
              <w:fldChar w:fldCharType="end"/>
            </w:r>
          </w:hyperlink>
        </w:p>
        <w:p w14:paraId="0B8D00CC" w14:textId="6AA746EE" w:rsidR="00E23FB8" w:rsidRDefault="00000000">
          <w:pPr>
            <w:pStyle w:val="TOC2"/>
            <w:tabs>
              <w:tab w:val="left" w:pos="880"/>
              <w:tab w:val="right" w:leader="dot" w:pos="9016"/>
            </w:tabs>
            <w:rPr>
              <w:rFonts w:cstheme="minorBidi"/>
              <w:noProof/>
              <w:lang w:val="en-IN" w:eastAsia="en-IN"/>
            </w:rPr>
          </w:pPr>
          <w:hyperlink w:anchor="_Toc111076676" w:history="1">
            <w:r w:rsidR="00E23FB8" w:rsidRPr="00336253">
              <w:rPr>
                <w:rStyle w:val="Hyperlink"/>
                <w:noProof/>
              </w:rPr>
              <w:t>1.1</w:t>
            </w:r>
            <w:r w:rsidR="00E23FB8">
              <w:rPr>
                <w:rFonts w:cstheme="minorBidi"/>
                <w:noProof/>
                <w:lang w:val="en-IN" w:eastAsia="en-IN"/>
              </w:rPr>
              <w:tab/>
            </w:r>
            <w:r w:rsidR="00E23FB8" w:rsidRPr="00336253">
              <w:rPr>
                <w:rStyle w:val="Hyperlink"/>
                <w:noProof/>
              </w:rPr>
              <w:t>Background</w:t>
            </w:r>
            <w:r w:rsidR="00E23FB8">
              <w:rPr>
                <w:noProof/>
                <w:webHidden/>
              </w:rPr>
              <w:tab/>
            </w:r>
            <w:r w:rsidR="00E23FB8">
              <w:rPr>
                <w:noProof/>
                <w:webHidden/>
              </w:rPr>
              <w:fldChar w:fldCharType="begin"/>
            </w:r>
            <w:r w:rsidR="00E23FB8">
              <w:rPr>
                <w:noProof/>
                <w:webHidden/>
              </w:rPr>
              <w:instrText xml:space="preserve"> PAGEREF _Toc111076676 \h </w:instrText>
            </w:r>
            <w:r w:rsidR="00E23FB8">
              <w:rPr>
                <w:noProof/>
                <w:webHidden/>
              </w:rPr>
            </w:r>
            <w:r w:rsidR="00E23FB8">
              <w:rPr>
                <w:noProof/>
                <w:webHidden/>
              </w:rPr>
              <w:fldChar w:fldCharType="separate"/>
            </w:r>
            <w:r w:rsidR="00E23FB8">
              <w:rPr>
                <w:noProof/>
                <w:webHidden/>
              </w:rPr>
              <w:t>10</w:t>
            </w:r>
            <w:r w:rsidR="00E23FB8">
              <w:rPr>
                <w:noProof/>
                <w:webHidden/>
              </w:rPr>
              <w:fldChar w:fldCharType="end"/>
            </w:r>
          </w:hyperlink>
        </w:p>
        <w:p w14:paraId="3B644330" w14:textId="7B43337B" w:rsidR="00E23FB8" w:rsidRDefault="00000000">
          <w:pPr>
            <w:pStyle w:val="TOC2"/>
            <w:tabs>
              <w:tab w:val="left" w:pos="880"/>
              <w:tab w:val="right" w:leader="dot" w:pos="9016"/>
            </w:tabs>
            <w:rPr>
              <w:rFonts w:cstheme="minorBidi"/>
              <w:noProof/>
              <w:lang w:val="en-IN" w:eastAsia="en-IN"/>
            </w:rPr>
          </w:pPr>
          <w:hyperlink w:anchor="_Toc111076677" w:history="1">
            <w:r w:rsidR="00E23FB8" w:rsidRPr="00336253">
              <w:rPr>
                <w:rStyle w:val="Hyperlink"/>
                <w:noProof/>
              </w:rPr>
              <w:t>1.2</w:t>
            </w:r>
            <w:r w:rsidR="00E23FB8">
              <w:rPr>
                <w:rFonts w:cstheme="minorBidi"/>
                <w:noProof/>
                <w:lang w:val="en-IN" w:eastAsia="en-IN"/>
              </w:rPr>
              <w:tab/>
            </w:r>
            <w:r w:rsidR="00E23FB8" w:rsidRPr="00336253">
              <w:rPr>
                <w:rStyle w:val="Hyperlink"/>
                <w:noProof/>
              </w:rPr>
              <w:t>Importance of the project</w:t>
            </w:r>
            <w:r w:rsidR="00E23FB8">
              <w:rPr>
                <w:noProof/>
                <w:webHidden/>
              </w:rPr>
              <w:tab/>
            </w:r>
            <w:r w:rsidR="00E23FB8">
              <w:rPr>
                <w:noProof/>
                <w:webHidden/>
              </w:rPr>
              <w:fldChar w:fldCharType="begin"/>
            </w:r>
            <w:r w:rsidR="00E23FB8">
              <w:rPr>
                <w:noProof/>
                <w:webHidden/>
              </w:rPr>
              <w:instrText xml:space="preserve"> PAGEREF _Toc111076677 \h </w:instrText>
            </w:r>
            <w:r w:rsidR="00E23FB8">
              <w:rPr>
                <w:noProof/>
                <w:webHidden/>
              </w:rPr>
            </w:r>
            <w:r w:rsidR="00E23FB8">
              <w:rPr>
                <w:noProof/>
                <w:webHidden/>
              </w:rPr>
              <w:fldChar w:fldCharType="separate"/>
            </w:r>
            <w:r w:rsidR="00E23FB8">
              <w:rPr>
                <w:noProof/>
                <w:webHidden/>
              </w:rPr>
              <w:t>10</w:t>
            </w:r>
            <w:r w:rsidR="00E23FB8">
              <w:rPr>
                <w:noProof/>
                <w:webHidden/>
              </w:rPr>
              <w:fldChar w:fldCharType="end"/>
            </w:r>
          </w:hyperlink>
        </w:p>
        <w:p w14:paraId="1072614E" w14:textId="3BF595E1" w:rsidR="00E23FB8" w:rsidRDefault="00000000">
          <w:pPr>
            <w:pStyle w:val="TOC2"/>
            <w:tabs>
              <w:tab w:val="left" w:pos="880"/>
              <w:tab w:val="right" w:leader="dot" w:pos="9016"/>
            </w:tabs>
            <w:rPr>
              <w:rFonts w:cstheme="minorBidi"/>
              <w:noProof/>
              <w:lang w:val="en-IN" w:eastAsia="en-IN"/>
            </w:rPr>
          </w:pPr>
          <w:hyperlink w:anchor="_Toc111076678" w:history="1">
            <w:r w:rsidR="00E23FB8" w:rsidRPr="00336253">
              <w:rPr>
                <w:rStyle w:val="Hyperlink"/>
                <w:noProof/>
              </w:rPr>
              <w:t>1.3</w:t>
            </w:r>
            <w:r w:rsidR="00E23FB8">
              <w:rPr>
                <w:rFonts w:cstheme="minorBidi"/>
                <w:noProof/>
                <w:lang w:val="en-IN" w:eastAsia="en-IN"/>
              </w:rPr>
              <w:tab/>
            </w:r>
            <w:r w:rsidR="00E23FB8" w:rsidRPr="00336253">
              <w:rPr>
                <w:rStyle w:val="Hyperlink"/>
                <w:noProof/>
              </w:rPr>
              <w:t>Objectives</w:t>
            </w:r>
            <w:r w:rsidR="00E23FB8">
              <w:rPr>
                <w:noProof/>
                <w:webHidden/>
              </w:rPr>
              <w:tab/>
            </w:r>
            <w:r w:rsidR="00E23FB8">
              <w:rPr>
                <w:noProof/>
                <w:webHidden/>
              </w:rPr>
              <w:fldChar w:fldCharType="begin"/>
            </w:r>
            <w:r w:rsidR="00E23FB8">
              <w:rPr>
                <w:noProof/>
                <w:webHidden/>
              </w:rPr>
              <w:instrText xml:space="preserve"> PAGEREF _Toc111076678 \h </w:instrText>
            </w:r>
            <w:r w:rsidR="00E23FB8">
              <w:rPr>
                <w:noProof/>
                <w:webHidden/>
              </w:rPr>
            </w:r>
            <w:r w:rsidR="00E23FB8">
              <w:rPr>
                <w:noProof/>
                <w:webHidden/>
              </w:rPr>
              <w:fldChar w:fldCharType="separate"/>
            </w:r>
            <w:r w:rsidR="00E23FB8">
              <w:rPr>
                <w:noProof/>
                <w:webHidden/>
              </w:rPr>
              <w:t>11</w:t>
            </w:r>
            <w:r w:rsidR="00E23FB8">
              <w:rPr>
                <w:noProof/>
                <w:webHidden/>
              </w:rPr>
              <w:fldChar w:fldCharType="end"/>
            </w:r>
          </w:hyperlink>
        </w:p>
        <w:p w14:paraId="0F0BB126" w14:textId="1638C2F6" w:rsidR="00E23FB8" w:rsidRDefault="00000000">
          <w:pPr>
            <w:pStyle w:val="TOC2"/>
            <w:tabs>
              <w:tab w:val="left" w:pos="880"/>
              <w:tab w:val="right" w:leader="dot" w:pos="9016"/>
            </w:tabs>
            <w:rPr>
              <w:rFonts w:cstheme="minorBidi"/>
              <w:noProof/>
              <w:lang w:val="en-IN" w:eastAsia="en-IN"/>
            </w:rPr>
          </w:pPr>
          <w:hyperlink w:anchor="_Toc111076679" w:history="1">
            <w:r w:rsidR="00E23FB8" w:rsidRPr="00336253">
              <w:rPr>
                <w:rStyle w:val="Hyperlink"/>
                <w:noProof/>
              </w:rPr>
              <w:t>1.4</w:t>
            </w:r>
            <w:r w:rsidR="00E23FB8">
              <w:rPr>
                <w:rFonts w:cstheme="minorBidi"/>
                <w:noProof/>
                <w:lang w:val="en-IN" w:eastAsia="en-IN"/>
              </w:rPr>
              <w:tab/>
            </w:r>
            <w:r w:rsidR="00E23FB8" w:rsidRPr="00336253">
              <w:rPr>
                <w:rStyle w:val="Hyperlink"/>
                <w:noProof/>
              </w:rPr>
              <w:t>Primary objective:</w:t>
            </w:r>
            <w:r w:rsidR="00E23FB8">
              <w:rPr>
                <w:noProof/>
                <w:webHidden/>
              </w:rPr>
              <w:tab/>
            </w:r>
            <w:r w:rsidR="00E23FB8">
              <w:rPr>
                <w:noProof/>
                <w:webHidden/>
              </w:rPr>
              <w:fldChar w:fldCharType="begin"/>
            </w:r>
            <w:r w:rsidR="00E23FB8">
              <w:rPr>
                <w:noProof/>
                <w:webHidden/>
              </w:rPr>
              <w:instrText xml:space="preserve"> PAGEREF _Toc111076679 \h </w:instrText>
            </w:r>
            <w:r w:rsidR="00E23FB8">
              <w:rPr>
                <w:noProof/>
                <w:webHidden/>
              </w:rPr>
            </w:r>
            <w:r w:rsidR="00E23FB8">
              <w:rPr>
                <w:noProof/>
                <w:webHidden/>
              </w:rPr>
              <w:fldChar w:fldCharType="separate"/>
            </w:r>
            <w:r w:rsidR="00E23FB8">
              <w:rPr>
                <w:noProof/>
                <w:webHidden/>
              </w:rPr>
              <w:t>11</w:t>
            </w:r>
            <w:r w:rsidR="00E23FB8">
              <w:rPr>
                <w:noProof/>
                <w:webHidden/>
              </w:rPr>
              <w:fldChar w:fldCharType="end"/>
            </w:r>
          </w:hyperlink>
        </w:p>
        <w:p w14:paraId="4E97C10A" w14:textId="7FD8A134" w:rsidR="00E23FB8" w:rsidRDefault="00000000">
          <w:pPr>
            <w:pStyle w:val="TOC2"/>
            <w:tabs>
              <w:tab w:val="left" w:pos="880"/>
              <w:tab w:val="right" w:leader="dot" w:pos="9016"/>
            </w:tabs>
            <w:rPr>
              <w:rFonts w:cstheme="minorBidi"/>
              <w:noProof/>
              <w:lang w:val="en-IN" w:eastAsia="en-IN"/>
            </w:rPr>
          </w:pPr>
          <w:hyperlink w:anchor="_Toc111076680" w:history="1">
            <w:r w:rsidR="00E23FB8" w:rsidRPr="00336253">
              <w:rPr>
                <w:rStyle w:val="Hyperlink"/>
                <w:noProof/>
              </w:rPr>
              <w:t>1.5</w:t>
            </w:r>
            <w:r w:rsidR="00E23FB8">
              <w:rPr>
                <w:rFonts w:cstheme="minorBidi"/>
                <w:noProof/>
                <w:lang w:val="en-IN" w:eastAsia="en-IN"/>
              </w:rPr>
              <w:tab/>
            </w:r>
            <w:r w:rsidR="00E23FB8" w:rsidRPr="00336253">
              <w:rPr>
                <w:rStyle w:val="Hyperlink"/>
                <w:noProof/>
              </w:rPr>
              <w:t>Secondary objective:</w:t>
            </w:r>
            <w:r w:rsidR="00E23FB8">
              <w:rPr>
                <w:noProof/>
                <w:webHidden/>
              </w:rPr>
              <w:tab/>
            </w:r>
            <w:r w:rsidR="00E23FB8">
              <w:rPr>
                <w:noProof/>
                <w:webHidden/>
              </w:rPr>
              <w:fldChar w:fldCharType="begin"/>
            </w:r>
            <w:r w:rsidR="00E23FB8">
              <w:rPr>
                <w:noProof/>
                <w:webHidden/>
              </w:rPr>
              <w:instrText xml:space="preserve"> PAGEREF _Toc111076680 \h </w:instrText>
            </w:r>
            <w:r w:rsidR="00E23FB8">
              <w:rPr>
                <w:noProof/>
                <w:webHidden/>
              </w:rPr>
            </w:r>
            <w:r w:rsidR="00E23FB8">
              <w:rPr>
                <w:noProof/>
                <w:webHidden/>
              </w:rPr>
              <w:fldChar w:fldCharType="separate"/>
            </w:r>
            <w:r w:rsidR="00E23FB8">
              <w:rPr>
                <w:noProof/>
                <w:webHidden/>
              </w:rPr>
              <w:t>11</w:t>
            </w:r>
            <w:r w:rsidR="00E23FB8">
              <w:rPr>
                <w:noProof/>
                <w:webHidden/>
              </w:rPr>
              <w:fldChar w:fldCharType="end"/>
            </w:r>
          </w:hyperlink>
        </w:p>
        <w:p w14:paraId="2ED58C5A" w14:textId="01CC279B" w:rsidR="00E23FB8" w:rsidRDefault="00000000">
          <w:pPr>
            <w:pStyle w:val="TOC2"/>
            <w:tabs>
              <w:tab w:val="left" w:pos="880"/>
              <w:tab w:val="right" w:leader="dot" w:pos="9016"/>
            </w:tabs>
            <w:rPr>
              <w:rFonts w:cstheme="minorBidi"/>
              <w:noProof/>
              <w:lang w:val="en-IN" w:eastAsia="en-IN"/>
            </w:rPr>
          </w:pPr>
          <w:hyperlink w:anchor="_Toc111076681" w:history="1">
            <w:r w:rsidR="00E23FB8" w:rsidRPr="00336253">
              <w:rPr>
                <w:rStyle w:val="Hyperlink"/>
                <w:noProof/>
              </w:rPr>
              <w:t>1.6</w:t>
            </w:r>
            <w:r w:rsidR="00E23FB8">
              <w:rPr>
                <w:rFonts w:cstheme="minorBidi"/>
                <w:noProof/>
                <w:lang w:val="en-IN" w:eastAsia="en-IN"/>
              </w:rPr>
              <w:tab/>
            </w:r>
            <w:r w:rsidR="00E23FB8" w:rsidRPr="00336253">
              <w:rPr>
                <w:rStyle w:val="Hyperlink"/>
                <w:noProof/>
              </w:rPr>
              <w:t>Tertiary objective:</w:t>
            </w:r>
            <w:r w:rsidR="00E23FB8">
              <w:rPr>
                <w:noProof/>
                <w:webHidden/>
              </w:rPr>
              <w:tab/>
            </w:r>
            <w:r w:rsidR="00E23FB8">
              <w:rPr>
                <w:noProof/>
                <w:webHidden/>
              </w:rPr>
              <w:fldChar w:fldCharType="begin"/>
            </w:r>
            <w:r w:rsidR="00E23FB8">
              <w:rPr>
                <w:noProof/>
                <w:webHidden/>
              </w:rPr>
              <w:instrText xml:space="preserve"> PAGEREF _Toc111076681 \h </w:instrText>
            </w:r>
            <w:r w:rsidR="00E23FB8">
              <w:rPr>
                <w:noProof/>
                <w:webHidden/>
              </w:rPr>
            </w:r>
            <w:r w:rsidR="00E23FB8">
              <w:rPr>
                <w:noProof/>
                <w:webHidden/>
              </w:rPr>
              <w:fldChar w:fldCharType="separate"/>
            </w:r>
            <w:r w:rsidR="00E23FB8">
              <w:rPr>
                <w:noProof/>
                <w:webHidden/>
              </w:rPr>
              <w:t>11</w:t>
            </w:r>
            <w:r w:rsidR="00E23FB8">
              <w:rPr>
                <w:noProof/>
                <w:webHidden/>
              </w:rPr>
              <w:fldChar w:fldCharType="end"/>
            </w:r>
          </w:hyperlink>
        </w:p>
        <w:p w14:paraId="51762BDD" w14:textId="214F5288" w:rsidR="00E23FB8" w:rsidRDefault="00000000">
          <w:pPr>
            <w:pStyle w:val="TOC1"/>
            <w:tabs>
              <w:tab w:val="left" w:pos="440"/>
              <w:tab w:val="right" w:leader="dot" w:pos="9016"/>
            </w:tabs>
            <w:rPr>
              <w:rFonts w:cstheme="minorBidi"/>
              <w:noProof/>
              <w:lang w:val="en-IN" w:eastAsia="en-IN"/>
            </w:rPr>
          </w:pPr>
          <w:hyperlink w:anchor="_Toc111076682" w:history="1">
            <w:r w:rsidR="00E23FB8" w:rsidRPr="00336253">
              <w:rPr>
                <w:rStyle w:val="Hyperlink"/>
                <w:noProof/>
              </w:rPr>
              <w:t>2</w:t>
            </w:r>
            <w:r w:rsidR="00E23FB8">
              <w:rPr>
                <w:rFonts w:cstheme="minorBidi"/>
                <w:noProof/>
                <w:lang w:val="en-IN" w:eastAsia="en-IN"/>
              </w:rPr>
              <w:tab/>
            </w:r>
            <w:r w:rsidR="00E23FB8" w:rsidRPr="00336253">
              <w:rPr>
                <w:rStyle w:val="Hyperlink"/>
                <w:noProof/>
              </w:rPr>
              <w:t>Context Survey</w:t>
            </w:r>
            <w:r w:rsidR="00E23FB8">
              <w:rPr>
                <w:noProof/>
                <w:webHidden/>
              </w:rPr>
              <w:tab/>
            </w:r>
            <w:r w:rsidR="00E23FB8">
              <w:rPr>
                <w:noProof/>
                <w:webHidden/>
              </w:rPr>
              <w:fldChar w:fldCharType="begin"/>
            </w:r>
            <w:r w:rsidR="00E23FB8">
              <w:rPr>
                <w:noProof/>
                <w:webHidden/>
              </w:rPr>
              <w:instrText xml:space="preserve"> PAGEREF _Toc111076682 \h </w:instrText>
            </w:r>
            <w:r w:rsidR="00E23FB8">
              <w:rPr>
                <w:noProof/>
                <w:webHidden/>
              </w:rPr>
            </w:r>
            <w:r w:rsidR="00E23FB8">
              <w:rPr>
                <w:noProof/>
                <w:webHidden/>
              </w:rPr>
              <w:fldChar w:fldCharType="separate"/>
            </w:r>
            <w:r w:rsidR="00E23FB8">
              <w:rPr>
                <w:noProof/>
                <w:webHidden/>
              </w:rPr>
              <w:t>12</w:t>
            </w:r>
            <w:r w:rsidR="00E23FB8">
              <w:rPr>
                <w:noProof/>
                <w:webHidden/>
              </w:rPr>
              <w:fldChar w:fldCharType="end"/>
            </w:r>
          </w:hyperlink>
        </w:p>
        <w:p w14:paraId="3D7DAEF4" w14:textId="42FE2D1C" w:rsidR="00E23FB8" w:rsidRDefault="00000000">
          <w:pPr>
            <w:pStyle w:val="TOC2"/>
            <w:tabs>
              <w:tab w:val="left" w:pos="880"/>
              <w:tab w:val="right" w:leader="dot" w:pos="9016"/>
            </w:tabs>
            <w:rPr>
              <w:rFonts w:cstheme="minorBidi"/>
              <w:noProof/>
              <w:lang w:val="en-IN" w:eastAsia="en-IN"/>
            </w:rPr>
          </w:pPr>
          <w:hyperlink w:anchor="_Toc111076683" w:history="1">
            <w:r w:rsidR="00E23FB8" w:rsidRPr="00336253">
              <w:rPr>
                <w:rStyle w:val="Hyperlink"/>
                <w:noProof/>
              </w:rPr>
              <w:t>2.1</w:t>
            </w:r>
            <w:r w:rsidR="00E23FB8">
              <w:rPr>
                <w:rFonts w:cstheme="minorBidi"/>
                <w:noProof/>
                <w:lang w:val="en-IN" w:eastAsia="en-IN"/>
              </w:rPr>
              <w:tab/>
            </w:r>
            <w:r w:rsidR="00E23FB8" w:rsidRPr="00336253">
              <w:rPr>
                <w:rStyle w:val="Hyperlink"/>
                <w:noProof/>
              </w:rPr>
              <w:t>Motivation</w:t>
            </w:r>
            <w:r w:rsidR="00E23FB8">
              <w:rPr>
                <w:noProof/>
                <w:webHidden/>
              </w:rPr>
              <w:tab/>
            </w:r>
            <w:r w:rsidR="00E23FB8">
              <w:rPr>
                <w:noProof/>
                <w:webHidden/>
              </w:rPr>
              <w:fldChar w:fldCharType="begin"/>
            </w:r>
            <w:r w:rsidR="00E23FB8">
              <w:rPr>
                <w:noProof/>
                <w:webHidden/>
              </w:rPr>
              <w:instrText xml:space="preserve"> PAGEREF _Toc111076683 \h </w:instrText>
            </w:r>
            <w:r w:rsidR="00E23FB8">
              <w:rPr>
                <w:noProof/>
                <w:webHidden/>
              </w:rPr>
            </w:r>
            <w:r w:rsidR="00E23FB8">
              <w:rPr>
                <w:noProof/>
                <w:webHidden/>
              </w:rPr>
              <w:fldChar w:fldCharType="separate"/>
            </w:r>
            <w:r w:rsidR="00E23FB8">
              <w:rPr>
                <w:noProof/>
                <w:webHidden/>
              </w:rPr>
              <w:t>12</w:t>
            </w:r>
            <w:r w:rsidR="00E23FB8">
              <w:rPr>
                <w:noProof/>
                <w:webHidden/>
              </w:rPr>
              <w:fldChar w:fldCharType="end"/>
            </w:r>
          </w:hyperlink>
        </w:p>
        <w:p w14:paraId="19AD8F2D" w14:textId="2C00D682" w:rsidR="00E23FB8" w:rsidRDefault="00000000">
          <w:pPr>
            <w:pStyle w:val="TOC2"/>
            <w:tabs>
              <w:tab w:val="left" w:pos="880"/>
              <w:tab w:val="right" w:leader="dot" w:pos="9016"/>
            </w:tabs>
            <w:rPr>
              <w:rFonts w:cstheme="minorBidi"/>
              <w:noProof/>
              <w:lang w:val="en-IN" w:eastAsia="en-IN"/>
            </w:rPr>
          </w:pPr>
          <w:hyperlink w:anchor="_Toc111076684" w:history="1">
            <w:r w:rsidR="00E23FB8" w:rsidRPr="00336253">
              <w:rPr>
                <w:rStyle w:val="Hyperlink"/>
                <w:noProof/>
              </w:rPr>
              <w:t>2.2</w:t>
            </w:r>
            <w:r w:rsidR="00E23FB8">
              <w:rPr>
                <w:rFonts w:cstheme="minorBidi"/>
                <w:noProof/>
                <w:lang w:val="en-IN" w:eastAsia="en-IN"/>
              </w:rPr>
              <w:tab/>
            </w:r>
            <w:r w:rsidR="00E23FB8" w:rsidRPr="00336253">
              <w:rPr>
                <w:rStyle w:val="Hyperlink"/>
                <w:noProof/>
              </w:rPr>
              <w:t>Evolution on NLP</w:t>
            </w:r>
            <w:r w:rsidR="00E23FB8">
              <w:rPr>
                <w:noProof/>
                <w:webHidden/>
              </w:rPr>
              <w:tab/>
            </w:r>
            <w:r w:rsidR="00E23FB8">
              <w:rPr>
                <w:noProof/>
                <w:webHidden/>
              </w:rPr>
              <w:fldChar w:fldCharType="begin"/>
            </w:r>
            <w:r w:rsidR="00E23FB8">
              <w:rPr>
                <w:noProof/>
                <w:webHidden/>
              </w:rPr>
              <w:instrText xml:space="preserve"> PAGEREF _Toc111076684 \h </w:instrText>
            </w:r>
            <w:r w:rsidR="00E23FB8">
              <w:rPr>
                <w:noProof/>
                <w:webHidden/>
              </w:rPr>
            </w:r>
            <w:r w:rsidR="00E23FB8">
              <w:rPr>
                <w:noProof/>
                <w:webHidden/>
              </w:rPr>
              <w:fldChar w:fldCharType="separate"/>
            </w:r>
            <w:r w:rsidR="00E23FB8">
              <w:rPr>
                <w:noProof/>
                <w:webHidden/>
              </w:rPr>
              <w:t>12</w:t>
            </w:r>
            <w:r w:rsidR="00E23FB8">
              <w:rPr>
                <w:noProof/>
                <w:webHidden/>
              </w:rPr>
              <w:fldChar w:fldCharType="end"/>
            </w:r>
          </w:hyperlink>
        </w:p>
        <w:p w14:paraId="325A5E3B" w14:textId="27770E96" w:rsidR="00E23FB8" w:rsidRDefault="00000000">
          <w:pPr>
            <w:pStyle w:val="TOC2"/>
            <w:tabs>
              <w:tab w:val="left" w:pos="880"/>
              <w:tab w:val="right" w:leader="dot" w:pos="9016"/>
            </w:tabs>
            <w:rPr>
              <w:rFonts w:cstheme="minorBidi"/>
              <w:noProof/>
              <w:lang w:val="en-IN" w:eastAsia="en-IN"/>
            </w:rPr>
          </w:pPr>
          <w:hyperlink w:anchor="_Toc111076685" w:history="1">
            <w:r w:rsidR="00E23FB8" w:rsidRPr="00336253">
              <w:rPr>
                <w:rStyle w:val="Hyperlink"/>
                <w:noProof/>
              </w:rPr>
              <w:t>2.3</w:t>
            </w:r>
            <w:r w:rsidR="00E23FB8">
              <w:rPr>
                <w:rFonts w:cstheme="minorBidi"/>
                <w:noProof/>
                <w:lang w:val="en-IN" w:eastAsia="en-IN"/>
              </w:rPr>
              <w:tab/>
            </w:r>
            <w:r w:rsidR="00E23FB8" w:rsidRPr="00336253">
              <w:rPr>
                <w:rStyle w:val="Hyperlink"/>
                <w:noProof/>
              </w:rPr>
              <w:t>Approaches to NLP</w:t>
            </w:r>
            <w:r w:rsidR="00E23FB8">
              <w:rPr>
                <w:noProof/>
                <w:webHidden/>
              </w:rPr>
              <w:tab/>
            </w:r>
            <w:r w:rsidR="00E23FB8">
              <w:rPr>
                <w:noProof/>
                <w:webHidden/>
              </w:rPr>
              <w:fldChar w:fldCharType="begin"/>
            </w:r>
            <w:r w:rsidR="00E23FB8">
              <w:rPr>
                <w:noProof/>
                <w:webHidden/>
              </w:rPr>
              <w:instrText xml:space="preserve"> PAGEREF _Toc111076685 \h </w:instrText>
            </w:r>
            <w:r w:rsidR="00E23FB8">
              <w:rPr>
                <w:noProof/>
                <w:webHidden/>
              </w:rPr>
            </w:r>
            <w:r w:rsidR="00E23FB8">
              <w:rPr>
                <w:noProof/>
                <w:webHidden/>
              </w:rPr>
              <w:fldChar w:fldCharType="separate"/>
            </w:r>
            <w:r w:rsidR="00E23FB8">
              <w:rPr>
                <w:noProof/>
                <w:webHidden/>
              </w:rPr>
              <w:t>14</w:t>
            </w:r>
            <w:r w:rsidR="00E23FB8">
              <w:rPr>
                <w:noProof/>
                <w:webHidden/>
              </w:rPr>
              <w:fldChar w:fldCharType="end"/>
            </w:r>
          </w:hyperlink>
        </w:p>
        <w:p w14:paraId="4FDDCFB4" w14:textId="0A922F36" w:rsidR="00E23FB8" w:rsidRDefault="00000000">
          <w:pPr>
            <w:pStyle w:val="TOC2"/>
            <w:tabs>
              <w:tab w:val="left" w:pos="880"/>
              <w:tab w:val="right" w:leader="dot" w:pos="9016"/>
            </w:tabs>
            <w:rPr>
              <w:rFonts w:cstheme="minorBidi"/>
              <w:noProof/>
              <w:lang w:val="en-IN" w:eastAsia="en-IN"/>
            </w:rPr>
          </w:pPr>
          <w:hyperlink w:anchor="_Toc111076686" w:history="1">
            <w:r w:rsidR="00E23FB8" w:rsidRPr="00336253">
              <w:rPr>
                <w:rStyle w:val="Hyperlink"/>
                <w:noProof/>
              </w:rPr>
              <w:t>2.4</w:t>
            </w:r>
            <w:r w:rsidR="00E23FB8">
              <w:rPr>
                <w:rFonts w:cstheme="minorBidi"/>
                <w:noProof/>
                <w:lang w:val="en-IN" w:eastAsia="en-IN"/>
              </w:rPr>
              <w:tab/>
            </w:r>
            <w:r w:rsidR="00E23FB8" w:rsidRPr="00336253">
              <w:rPr>
                <w:rStyle w:val="Hyperlink"/>
                <w:noProof/>
              </w:rPr>
              <w:t>Tranasfer LEarning</w:t>
            </w:r>
            <w:r w:rsidR="00E23FB8">
              <w:rPr>
                <w:noProof/>
                <w:webHidden/>
              </w:rPr>
              <w:tab/>
            </w:r>
            <w:r w:rsidR="00E23FB8">
              <w:rPr>
                <w:noProof/>
                <w:webHidden/>
              </w:rPr>
              <w:fldChar w:fldCharType="begin"/>
            </w:r>
            <w:r w:rsidR="00E23FB8">
              <w:rPr>
                <w:noProof/>
                <w:webHidden/>
              </w:rPr>
              <w:instrText xml:space="preserve"> PAGEREF _Toc111076686 \h </w:instrText>
            </w:r>
            <w:r w:rsidR="00E23FB8">
              <w:rPr>
                <w:noProof/>
                <w:webHidden/>
              </w:rPr>
            </w:r>
            <w:r w:rsidR="00E23FB8">
              <w:rPr>
                <w:noProof/>
                <w:webHidden/>
              </w:rPr>
              <w:fldChar w:fldCharType="separate"/>
            </w:r>
            <w:r w:rsidR="00E23FB8">
              <w:rPr>
                <w:noProof/>
                <w:webHidden/>
              </w:rPr>
              <w:t>16</w:t>
            </w:r>
            <w:r w:rsidR="00E23FB8">
              <w:rPr>
                <w:noProof/>
                <w:webHidden/>
              </w:rPr>
              <w:fldChar w:fldCharType="end"/>
            </w:r>
          </w:hyperlink>
        </w:p>
        <w:p w14:paraId="0B76172B" w14:textId="68BD90D5" w:rsidR="00E23FB8" w:rsidRDefault="00000000">
          <w:pPr>
            <w:pStyle w:val="TOC2"/>
            <w:tabs>
              <w:tab w:val="left" w:pos="880"/>
              <w:tab w:val="right" w:leader="dot" w:pos="9016"/>
            </w:tabs>
            <w:rPr>
              <w:rFonts w:cstheme="minorBidi"/>
              <w:noProof/>
              <w:lang w:val="en-IN" w:eastAsia="en-IN"/>
            </w:rPr>
          </w:pPr>
          <w:hyperlink w:anchor="_Toc111076687" w:history="1">
            <w:r w:rsidR="00E23FB8" w:rsidRPr="00336253">
              <w:rPr>
                <w:rStyle w:val="Hyperlink"/>
                <w:noProof/>
              </w:rPr>
              <w:t>2.5</w:t>
            </w:r>
            <w:r w:rsidR="00E23FB8">
              <w:rPr>
                <w:rFonts w:cstheme="minorBidi"/>
                <w:noProof/>
                <w:lang w:val="en-IN" w:eastAsia="en-IN"/>
              </w:rPr>
              <w:tab/>
            </w:r>
            <w:r w:rsidR="00E23FB8" w:rsidRPr="00336253">
              <w:rPr>
                <w:rStyle w:val="Hyperlink"/>
                <w:noProof/>
              </w:rPr>
              <w:t>Chatbots</w:t>
            </w:r>
            <w:r w:rsidR="00E23FB8">
              <w:rPr>
                <w:noProof/>
                <w:webHidden/>
              </w:rPr>
              <w:tab/>
            </w:r>
            <w:r w:rsidR="00E23FB8">
              <w:rPr>
                <w:noProof/>
                <w:webHidden/>
              </w:rPr>
              <w:fldChar w:fldCharType="begin"/>
            </w:r>
            <w:r w:rsidR="00E23FB8">
              <w:rPr>
                <w:noProof/>
                <w:webHidden/>
              </w:rPr>
              <w:instrText xml:space="preserve"> PAGEREF _Toc111076687 \h </w:instrText>
            </w:r>
            <w:r w:rsidR="00E23FB8">
              <w:rPr>
                <w:noProof/>
                <w:webHidden/>
              </w:rPr>
            </w:r>
            <w:r w:rsidR="00E23FB8">
              <w:rPr>
                <w:noProof/>
                <w:webHidden/>
              </w:rPr>
              <w:fldChar w:fldCharType="separate"/>
            </w:r>
            <w:r w:rsidR="00E23FB8">
              <w:rPr>
                <w:noProof/>
                <w:webHidden/>
              </w:rPr>
              <w:t>17</w:t>
            </w:r>
            <w:r w:rsidR="00E23FB8">
              <w:rPr>
                <w:noProof/>
                <w:webHidden/>
              </w:rPr>
              <w:fldChar w:fldCharType="end"/>
            </w:r>
          </w:hyperlink>
        </w:p>
        <w:p w14:paraId="4C6379E1" w14:textId="435A8065" w:rsidR="00E23FB8" w:rsidRDefault="00000000">
          <w:pPr>
            <w:pStyle w:val="TOC2"/>
            <w:tabs>
              <w:tab w:val="left" w:pos="880"/>
              <w:tab w:val="right" w:leader="dot" w:pos="9016"/>
            </w:tabs>
            <w:rPr>
              <w:rFonts w:cstheme="minorBidi"/>
              <w:noProof/>
              <w:lang w:val="en-IN" w:eastAsia="en-IN"/>
            </w:rPr>
          </w:pPr>
          <w:hyperlink w:anchor="_Toc111076688" w:history="1">
            <w:r w:rsidR="00E23FB8" w:rsidRPr="00336253">
              <w:rPr>
                <w:rStyle w:val="Hyperlink"/>
                <w:noProof/>
              </w:rPr>
              <w:t>2.6</w:t>
            </w:r>
            <w:r w:rsidR="00E23FB8">
              <w:rPr>
                <w:rFonts w:cstheme="minorBidi"/>
                <w:noProof/>
                <w:lang w:val="en-IN" w:eastAsia="en-IN"/>
              </w:rPr>
              <w:tab/>
            </w:r>
            <w:r w:rsidR="00E23FB8" w:rsidRPr="00336253">
              <w:rPr>
                <w:rStyle w:val="Hyperlink"/>
                <w:noProof/>
              </w:rPr>
              <w:t>Closes Look at Generalized AI ( In progress)</w:t>
            </w:r>
            <w:r w:rsidR="00E23FB8">
              <w:rPr>
                <w:noProof/>
                <w:webHidden/>
              </w:rPr>
              <w:tab/>
            </w:r>
            <w:r w:rsidR="00E23FB8">
              <w:rPr>
                <w:noProof/>
                <w:webHidden/>
              </w:rPr>
              <w:fldChar w:fldCharType="begin"/>
            </w:r>
            <w:r w:rsidR="00E23FB8">
              <w:rPr>
                <w:noProof/>
                <w:webHidden/>
              </w:rPr>
              <w:instrText xml:space="preserve"> PAGEREF _Toc111076688 \h </w:instrText>
            </w:r>
            <w:r w:rsidR="00E23FB8">
              <w:rPr>
                <w:noProof/>
                <w:webHidden/>
              </w:rPr>
            </w:r>
            <w:r w:rsidR="00E23FB8">
              <w:rPr>
                <w:noProof/>
                <w:webHidden/>
              </w:rPr>
              <w:fldChar w:fldCharType="separate"/>
            </w:r>
            <w:r w:rsidR="00E23FB8">
              <w:rPr>
                <w:noProof/>
                <w:webHidden/>
              </w:rPr>
              <w:t>18</w:t>
            </w:r>
            <w:r w:rsidR="00E23FB8">
              <w:rPr>
                <w:noProof/>
                <w:webHidden/>
              </w:rPr>
              <w:fldChar w:fldCharType="end"/>
            </w:r>
          </w:hyperlink>
        </w:p>
        <w:p w14:paraId="1F477B7E" w14:textId="20F9E124" w:rsidR="00E23FB8" w:rsidRDefault="00000000">
          <w:pPr>
            <w:pStyle w:val="TOC2"/>
            <w:tabs>
              <w:tab w:val="left" w:pos="880"/>
              <w:tab w:val="right" w:leader="dot" w:pos="9016"/>
            </w:tabs>
            <w:rPr>
              <w:rFonts w:cstheme="minorBidi"/>
              <w:noProof/>
              <w:lang w:val="en-IN" w:eastAsia="en-IN"/>
            </w:rPr>
          </w:pPr>
          <w:hyperlink w:anchor="_Toc111076689" w:history="1">
            <w:r w:rsidR="00E23FB8" w:rsidRPr="00336253">
              <w:rPr>
                <w:rStyle w:val="Hyperlink"/>
                <w:noProof/>
              </w:rPr>
              <w:t>2.7</w:t>
            </w:r>
            <w:r w:rsidR="00E23FB8">
              <w:rPr>
                <w:rFonts w:cstheme="minorBidi"/>
                <w:noProof/>
                <w:lang w:val="en-IN" w:eastAsia="en-IN"/>
              </w:rPr>
              <w:tab/>
            </w:r>
            <w:r w:rsidR="00E23FB8" w:rsidRPr="00336253">
              <w:rPr>
                <w:rStyle w:val="Hyperlink"/>
                <w:noProof/>
              </w:rPr>
              <w:t>Rasa</w:t>
            </w:r>
            <w:r w:rsidR="00E23FB8">
              <w:rPr>
                <w:noProof/>
                <w:webHidden/>
              </w:rPr>
              <w:tab/>
            </w:r>
            <w:r w:rsidR="00E23FB8">
              <w:rPr>
                <w:noProof/>
                <w:webHidden/>
              </w:rPr>
              <w:fldChar w:fldCharType="begin"/>
            </w:r>
            <w:r w:rsidR="00E23FB8">
              <w:rPr>
                <w:noProof/>
                <w:webHidden/>
              </w:rPr>
              <w:instrText xml:space="preserve"> PAGEREF _Toc111076689 \h </w:instrText>
            </w:r>
            <w:r w:rsidR="00E23FB8">
              <w:rPr>
                <w:noProof/>
                <w:webHidden/>
              </w:rPr>
            </w:r>
            <w:r w:rsidR="00E23FB8">
              <w:rPr>
                <w:noProof/>
                <w:webHidden/>
              </w:rPr>
              <w:fldChar w:fldCharType="separate"/>
            </w:r>
            <w:r w:rsidR="00E23FB8">
              <w:rPr>
                <w:noProof/>
                <w:webHidden/>
              </w:rPr>
              <w:t>19</w:t>
            </w:r>
            <w:r w:rsidR="00E23FB8">
              <w:rPr>
                <w:noProof/>
                <w:webHidden/>
              </w:rPr>
              <w:fldChar w:fldCharType="end"/>
            </w:r>
          </w:hyperlink>
        </w:p>
        <w:p w14:paraId="14594095" w14:textId="11AE4086" w:rsidR="00E23FB8" w:rsidRDefault="00000000">
          <w:pPr>
            <w:pStyle w:val="TOC2"/>
            <w:tabs>
              <w:tab w:val="left" w:pos="880"/>
              <w:tab w:val="right" w:leader="dot" w:pos="9016"/>
            </w:tabs>
            <w:rPr>
              <w:rFonts w:cstheme="minorBidi"/>
              <w:noProof/>
              <w:lang w:val="en-IN" w:eastAsia="en-IN"/>
            </w:rPr>
          </w:pPr>
          <w:hyperlink w:anchor="_Toc111076690" w:history="1">
            <w:r w:rsidR="00E23FB8" w:rsidRPr="00336253">
              <w:rPr>
                <w:rStyle w:val="Hyperlink"/>
                <w:noProof/>
              </w:rPr>
              <w:t>2.8</w:t>
            </w:r>
            <w:r w:rsidR="00E23FB8">
              <w:rPr>
                <w:rFonts w:cstheme="minorBidi"/>
                <w:noProof/>
                <w:lang w:val="en-IN" w:eastAsia="en-IN"/>
              </w:rPr>
              <w:tab/>
            </w:r>
            <w:r w:rsidR="00E23FB8" w:rsidRPr="00336253">
              <w:rPr>
                <w:rStyle w:val="Hyperlink"/>
                <w:noProof/>
              </w:rPr>
              <w:t>Related Work</w:t>
            </w:r>
            <w:r w:rsidR="00E23FB8">
              <w:rPr>
                <w:noProof/>
                <w:webHidden/>
              </w:rPr>
              <w:tab/>
            </w:r>
            <w:r w:rsidR="00E23FB8">
              <w:rPr>
                <w:noProof/>
                <w:webHidden/>
              </w:rPr>
              <w:fldChar w:fldCharType="begin"/>
            </w:r>
            <w:r w:rsidR="00E23FB8">
              <w:rPr>
                <w:noProof/>
                <w:webHidden/>
              </w:rPr>
              <w:instrText xml:space="preserve"> PAGEREF _Toc111076690 \h </w:instrText>
            </w:r>
            <w:r w:rsidR="00E23FB8">
              <w:rPr>
                <w:noProof/>
                <w:webHidden/>
              </w:rPr>
            </w:r>
            <w:r w:rsidR="00E23FB8">
              <w:rPr>
                <w:noProof/>
                <w:webHidden/>
              </w:rPr>
              <w:fldChar w:fldCharType="separate"/>
            </w:r>
            <w:r w:rsidR="00E23FB8">
              <w:rPr>
                <w:noProof/>
                <w:webHidden/>
              </w:rPr>
              <w:t>19</w:t>
            </w:r>
            <w:r w:rsidR="00E23FB8">
              <w:rPr>
                <w:noProof/>
                <w:webHidden/>
              </w:rPr>
              <w:fldChar w:fldCharType="end"/>
            </w:r>
          </w:hyperlink>
        </w:p>
        <w:p w14:paraId="3F0F4342" w14:textId="1AEDD1CB" w:rsidR="00E23FB8" w:rsidRDefault="00000000">
          <w:pPr>
            <w:pStyle w:val="TOC1"/>
            <w:tabs>
              <w:tab w:val="left" w:pos="440"/>
              <w:tab w:val="right" w:leader="dot" w:pos="9016"/>
            </w:tabs>
            <w:rPr>
              <w:rFonts w:cstheme="minorBidi"/>
              <w:noProof/>
              <w:lang w:val="en-IN" w:eastAsia="en-IN"/>
            </w:rPr>
          </w:pPr>
          <w:hyperlink w:anchor="_Toc111076691" w:history="1">
            <w:r w:rsidR="00E23FB8" w:rsidRPr="00336253">
              <w:rPr>
                <w:rStyle w:val="Hyperlink"/>
                <w:noProof/>
              </w:rPr>
              <w:t>3</w:t>
            </w:r>
            <w:r w:rsidR="00E23FB8">
              <w:rPr>
                <w:rFonts w:cstheme="minorBidi"/>
                <w:noProof/>
                <w:lang w:val="en-IN" w:eastAsia="en-IN"/>
              </w:rPr>
              <w:tab/>
            </w:r>
            <w:r w:rsidR="00E23FB8" w:rsidRPr="00336253">
              <w:rPr>
                <w:rStyle w:val="Hyperlink"/>
                <w:noProof/>
              </w:rPr>
              <w:t>Requirements specification</w:t>
            </w:r>
            <w:r w:rsidR="00E23FB8">
              <w:rPr>
                <w:noProof/>
                <w:webHidden/>
              </w:rPr>
              <w:tab/>
            </w:r>
            <w:r w:rsidR="00E23FB8">
              <w:rPr>
                <w:noProof/>
                <w:webHidden/>
              </w:rPr>
              <w:fldChar w:fldCharType="begin"/>
            </w:r>
            <w:r w:rsidR="00E23FB8">
              <w:rPr>
                <w:noProof/>
                <w:webHidden/>
              </w:rPr>
              <w:instrText xml:space="preserve"> PAGEREF _Toc111076691 \h </w:instrText>
            </w:r>
            <w:r w:rsidR="00E23FB8">
              <w:rPr>
                <w:noProof/>
                <w:webHidden/>
              </w:rPr>
            </w:r>
            <w:r w:rsidR="00E23FB8">
              <w:rPr>
                <w:noProof/>
                <w:webHidden/>
              </w:rPr>
              <w:fldChar w:fldCharType="separate"/>
            </w:r>
            <w:r w:rsidR="00E23FB8">
              <w:rPr>
                <w:noProof/>
                <w:webHidden/>
              </w:rPr>
              <w:t>21</w:t>
            </w:r>
            <w:r w:rsidR="00E23FB8">
              <w:rPr>
                <w:noProof/>
                <w:webHidden/>
              </w:rPr>
              <w:fldChar w:fldCharType="end"/>
            </w:r>
          </w:hyperlink>
        </w:p>
        <w:p w14:paraId="47941E7B" w14:textId="50F7760B" w:rsidR="00E23FB8" w:rsidRDefault="00000000">
          <w:pPr>
            <w:pStyle w:val="TOC2"/>
            <w:tabs>
              <w:tab w:val="left" w:pos="880"/>
              <w:tab w:val="right" w:leader="dot" w:pos="9016"/>
            </w:tabs>
            <w:rPr>
              <w:rFonts w:cstheme="minorBidi"/>
              <w:noProof/>
              <w:lang w:val="en-IN" w:eastAsia="en-IN"/>
            </w:rPr>
          </w:pPr>
          <w:hyperlink w:anchor="_Toc111076692" w:history="1">
            <w:r w:rsidR="00E23FB8" w:rsidRPr="00336253">
              <w:rPr>
                <w:rStyle w:val="Hyperlink"/>
                <w:noProof/>
              </w:rPr>
              <w:t>3.1</w:t>
            </w:r>
            <w:r w:rsidR="00E23FB8">
              <w:rPr>
                <w:rFonts w:cstheme="minorBidi"/>
                <w:noProof/>
                <w:lang w:val="en-IN" w:eastAsia="en-IN"/>
              </w:rPr>
              <w:tab/>
            </w:r>
            <w:r w:rsidR="00E23FB8" w:rsidRPr="00336253">
              <w:rPr>
                <w:rStyle w:val="Hyperlink"/>
                <w:noProof/>
              </w:rPr>
              <w:t>Purpose</w:t>
            </w:r>
            <w:r w:rsidR="00E23FB8">
              <w:rPr>
                <w:noProof/>
                <w:webHidden/>
              </w:rPr>
              <w:tab/>
            </w:r>
            <w:r w:rsidR="00E23FB8">
              <w:rPr>
                <w:noProof/>
                <w:webHidden/>
              </w:rPr>
              <w:fldChar w:fldCharType="begin"/>
            </w:r>
            <w:r w:rsidR="00E23FB8">
              <w:rPr>
                <w:noProof/>
                <w:webHidden/>
              </w:rPr>
              <w:instrText xml:space="preserve"> PAGEREF _Toc111076692 \h </w:instrText>
            </w:r>
            <w:r w:rsidR="00E23FB8">
              <w:rPr>
                <w:noProof/>
                <w:webHidden/>
              </w:rPr>
            </w:r>
            <w:r w:rsidR="00E23FB8">
              <w:rPr>
                <w:noProof/>
                <w:webHidden/>
              </w:rPr>
              <w:fldChar w:fldCharType="separate"/>
            </w:r>
            <w:r w:rsidR="00E23FB8">
              <w:rPr>
                <w:noProof/>
                <w:webHidden/>
              </w:rPr>
              <w:t>21</w:t>
            </w:r>
            <w:r w:rsidR="00E23FB8">
              <w:rPr>
                <w:noProof/>
                <w:webHidden/>
              </w:rPr>
              <w:fldChar w:fldCharType="end"/>
            </w:r>
          </w:hyperlink>
        </w:p>
        <w:p w14:paraId="186236EB" w14:textId="0DDF10A0" w:rsidR="00E23FB8" w:rsidRDefault="00000000">
          <w:pPr>
            <w:pStyle w:val="TOC2"/>
            <w:tabs>
              <w:tab w:val="left" w:pos="880"/>
              <w:tab w:val="right" w:leader="dot" w:pos="9016"/>
            </w:tabs>
            <w:rPr>
              <w:rFonts w:cstheme="minorBidi"/>
              <w:noProof/>
              <w:lang w:val="en-IN" w:eastAsia="en-IN"/>
            </w:rPr>
          </w:pPr>
          <w:hyperlink w:anchor="_Toc111076693" w:history="1">
            <w:r w:rsidR="00E23FB8" w:rsidRPr="00336253">
              <w:rPr>
                <w:rStyle w:val="Hyperlink"/>
                <w:noProof/>
              </w:rPr>
              <w:t>3.2</w:t>
            </w:r>
            <w:r w:rsidR="00E23FB8">
              <w:rPr>
                <w:rFonts w:cstheme="minorBidi"/>
                <w:noProof/>
                <w:lang w:val="en-IN" w:eastAsia="en-IN"/>
              </w:rPr>
              <w:tab/>
            </w:r>
            <w:r w:rsidR="00E23FB8" w:rsidRPr="00336253">
              <w:rPr>
                <w:rStyle w:val="Hyperlink"/>
                <w:noProof/>
              </w:rPr>
              <w:t>Functional Requirements</w:t>
            </w:r>
            <w:r w:rsidR="00E23FB8">
              <w:rPr>
                <w:noProof/>
                <w:webHidden/>
              </w:rPr>
              <w:tab/>
            </w:r>
            <w:r w:rsidR="00E23FB8">
              <w:rPr>
                <w:noProof/>
                <w:webHidden/>
              </w:rPr>
              <w:fldChar w:fldCharType="begin"/>
            </w:r>
            <w:r w:rsidR="00E23FB8">
              <w:rPr>
                <w:noProof/>
                <w:webHidden/>
              </w:rPr>
              <w:instrText xml:space="preserve"> PAGEREF _Toc111076693 \h </w:instrText>
            </w:r>
            <w:r w:rsidR="00E23FB8">
              <w:rPr>
                <w:noProof/>
                <w:webHidden/>
              </w:rPr>
            </w:r>
            <w:r w:rsidR="00E23FB8">
              <w:rPr>
                <w:noProof/>
                <w:webHidden/>
              </w:rPr>
              <w:fldChar w:fldCharType="separate"/>
            </w:r>
            <w:r w:rsidR="00E23FB8">
              <w:rPr>
                <w:noProof/>
                <w:webHidden/>
              </w:rPr>
              <w:t>21</w:t>
            </w:r>
            <w:r w:rsidR="00E23FB8">
              <w:rPr>
                <w:noProof/>
                <w:webHidden/>
              </w:rPr>
              <w:fldChar w:fldCharType="end"/>
            </w:r>
          </w:hyperlink>
        </w:p>
        <w:p w14:paraId="0AE18DDF" w14:textId="0679C0C4" w:rsidR="00E23FB8" w:rsidRDefault="00000000">
          <w:pPr>
            <w:pStyle w:val="TOC2"/>
            <w:tabs>
              <w:tab w:val="left" w:pos="880"/>
              <w:tab w:val="right" w:leader="dot" w:pos="9016"/>
            </w:tabs>
            <w:rPr>
              <w:rFonts w:cstheme="minorBidi"/>
              <w:noProof/>
              <w:lang w:val="en-IN" w:eastAsia="en-IN"/>
            </w:rPr>
          </w:pPr>
          <w:hyperlink w:anchor="_Toc111076694" w:history="1">
            <w:r w:rsidR="00E23FB8" w:rsidRPr="00336253">
              <w:rPr>
                <w:rStyle w:val="Hyperlink"/>
                <w:noProof/>
              </w:rPr>
              <w:t>3.3</w:t>
            </w:r>
            <w:r w:rsidR="00E23FB8">
              <w:rPr>
                <w:rFonts w:cstheme="minorBidi"/>
                <w:noProof/>
                <w:lang w:val="en-IN" w:eastAsia="en-IN"/>
              </w:rPr>
              <w:tab/>
            </w:r>
            <w:r w:rsidR="00E23FB8" w:rsidRPr="00336253">
              <w:rPr>
                <w:rStyle w:val="Hyperlink"/>
                <w:noProof/>
              </w:rPr>
              <w:t>Non-functional Requirements</w:t>
            </w:r>
            <w:r w:rsidR="00E23FB8">
              <w:rPr>
                <w:noProof/>
                <w:webHidden/>
              </w:rPr>
              <w:tab/>
            </w:r>
            <w:r w:rsidR="00E23FB8">
              <w:rPr>
                <w:noProof/>
                <w:webHidden/>
              </w:rPr>
              <w:fldChar w:fldCharType="begin"/>
            </w:r>
            <w:r w:rsidR="00E23FB8">
              <w:rPr>
                <w:noProof/>
                <w:webHidden/>
              </w:rPr>
              <w:instrText xml:space="preserve"> PAGEREF _Toc111076694 \h </w:instrText>
            </w:r>
            <w:r w:rsidR="00E23FB8">
              <w:rPr>
                <w:noProof/>
                <w:webHidden/>
              </w:rPr>
            </w:r>
            <w:r w:rsidR="00E23FB8">
              <w:rPr>
                <w:noProof/>
                <w:webHidden/>
              </w:rPr>
              <w:fldChar w:fldCharType="separate"/>
            </w:r>
            <w:r w:rsidR="00E23FB8">
              <w:rPr>
                <w:noProof/>
                <w:webHidden/>
              </w:rPr>
              <w:t>21</w:t>
            </w:r>
            <w:r w:rsidR="00E23FB8">
              <w:rPr>
                <w:noProof/>
                <w:webHidden/>
              </w:rPr>
              <w:fldChar w:fldCharType="end"/>
            </w:r>
          </w:hyperlink>
        </w:p>
        <w:p w14:paraId="0A0C55D8" w14:textId="61F39A50" w:rsidR="00E23FB8" w:rsidRDefault="00000000">
          <w:pPr>
            <w:pStyle w:val="TOC1"/>
            <w:tabs>
              <w:tab w:val="left" w:pos="440"/>
              <w:tab w:val="right" w:leader="dot" w:pos="9016"/>
            </w:tabs>
            <w:rPr>
              <w:rFonts w:cstheme="minorBidi"/>
              <w:noProof/>
              <w:lang w:val="en-IN" w:eastAsia="en-IN"/>
            </w:rPr>
          </w:pPr>
          <w:hyperlink w:anchor="_Toc111076695" w:history="1">
            <w:r w:rsidR="00E23FB8" w:rsidRPr="00336253">
              <w:rPr>
                <w:rStyle w:val="Hyperlink"/>
                <w:noProof/>
              </w:rPr>
              <w:t>4</w:t>
            </w:r>
            <w:r w:rsidR="00E23FB8">
              <w:rPr>
                <w:rFonts w:cstheme="minorBidi"/>
                <w:noProof/>
                <w:lang w:val="en-IN" w:eastAsia="en-IN"/>
              </w:rPr>
              <w:tab/>
            </w:r>
            <w:r w:rsidR="00E23FB8" w:rsidRPr="00336253">
              <w:rPr>
                <w:rStyle w:val="Hyperlink"/>
                <w:noProof/>
              </w:rPr>
              <w:t>Software engineering process</w:t>
            </w:r>
            <w:r w:rsidR="00E23FB8">
              <w:rPr>
                <w:noProof/>
                <w:webHidden/>
              </w:rPr>
              <w:tab/>
            </w:r>
            <w:r w:rsidR="00E23FB8">
              <w:rPr>
                <w:noProof/>
                <w:webHidden/>
              </w:rPr>
              <w:fldChar w:fldCharType="begin"/>
            </w:r>
            <w:r w:rsidR="00E23FB8">
              <w:rPr>
                <w:noProof/>
                <w:webHidden/>
              </w:rPr>
              <w:instrText xml:space="preserve"> PAGEREF _Toc111076695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1645EAEE" w14:textId="1595408C" w:rsidR="00E23FB8" w:rsidRDefault="00000000">
          <w:pPr>
            <w:pStyle w:val="TOC2"/>
            <w:tabs>
              <w:tab w:val="left" w:pos="880"/>
              <w:tab w:val="right" w:leader="dot" w:pos="9016"/>
            </w:tabs>
            <w:rPr>
              <w:rFonts w:cstheme="minorBidi"/>
              <w:noProof/>
              <w:lang w:val="en-IN" w:eastAsia="en-IN"/>
            </w:rPr>
          </w:pPr>
          <w:hyperlink w:anchor="_Toc111076696" w:history="1">
            <w:r w:rsidR="00E23FB8" w:rsidRPr="00336253">
              <w:rPr>
                <w:rStyle w:val="Hyperlink"/>
                <w:noProof/>
              </w:rPr>
              <w:t>4.1</w:t>
            </w:r>
            <w:r w:rsidR="00E23FB8">
              <w:rPr>
                <w:rFonts w:cstheme="minorBidi"/>
                <w:noProof/>
                <w:lang w:val="en-IN" w:eastAsia="en-IN"/>
              </w:rPr>
              <w:tab/>
            </w:r>
            <w:r w:rsidR="00E23FB8" w:rsidRPr="00336253">
              <w:rPr>
                <w:rStyle w:val="Hyperlink"/>
                <w:noProof/>
              </w:rPr>
              <w:t>Planning:</w:t>
            </w:r>
            <w:r w:rsidR="00E23FB8">
              <w:rPr>
                <w:noProof/>
                <w:webHidden/>
              </w:rPr>
              <w:tab/>
            </w:r>
            <w:r w:rsidR="00E23FB8">
              <w:rPr>
                <w:noProof/>
                <w:webHidden/>
              </w:rPr>
              <w:fldChar w:fldCharType="begin"/>
            </w:r>
            <w:r w:rsidR="00E23FB8">
              <w:rPr>
                <w:noProof/>
                <w:webHidden/>
              </w:rPr>
              <w:instrText xml:space="preserve"> PAGEREF _Toc111076696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13526D6D" w14:textId="4A0942B4" w:rsidR="00E23FB8" w:rsidRDefault="00000000">
          <w:pPr>
            <w:pStyle w:val="TOC2"/>
            <w:tabs>
              <w:tab w:val="left" w:pos="880"/>
              <w:tab w:val="right" w:leader="dot" w:pos="9016"/>
            </w:tabs>
            <w:rPr>
              <w:rFonts w:cstheme="minorBidi"/>
              <w:noProof/>
              <w:lang w:val="en-IN" w:eastAsia="en-IN"/>
            </w:rPr>
          </w:pPr>
          <w:hyperlink w:anchor="_Toc111076697" w:history="1">
            <w:r w:rsidR="00E23FB8" w:rsidRPr="00336253">
              <w:rPr>
                <w:rStyle w:val="Hyperlink"/>
                <w:noProof/>
              </w:rPr>
              <w:t>4.2</w:t>
            </w:r>
            <w:r w:rsidR="00E23FB8">
              <w:rPr>
                <w:rFonts w:cstheme="minorBidi"/>
                <w:noProof/>
                <w:lang w:val="en-IN" w:eastAsia="en-IN"/>
              </w:rPr>
              <w:tab/>
            </w:r>
            <w:r w:rsidR="00E23FB8" w:rsidRPr="00336253">
              <w:rPr>
                <w:rStyle w:val="Hyperlink"/>
                <w:noProof/>
              </w:rPr>
              <w:t>Development:</w:t>
            </w:r>
            <w:r w:rsidR="00E23FB8">
              <w:rPr>
                <w:noProof/>
                <w:webHidden/>
              </w:rPr>
              <w:tab/>
            </w:r>
            <w:r w:rsidR="00E23FB8">
              <w:rPr>
                <w:noProof/>
                <w:webHidden/>
              </w:rPr>
              <w:fldChar w:fldCharType="begin"/>
            </w:r>
            <w:r w:rsidR="00E23FB8">
              <w:rPr>
                <w:noProof/>
                <w:webHidden/>
              </w:rPr>
              <w:instrText xml:space="preserve"> PAGEREF _Toc111076697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5C3CB494" w14:textId="4782F59A" w:rsidR="00E23FB8" w:rsidRDefault="00000000">
          <w:pPr>
            <w:pStyle w:val="TOC2"/>
            <w:tabs>
              <w:tab w:val="left" w:pos="880"/>
              <w:tab w:val="right" w:leader="dot" w:pos="9016"/>
            </w:tabs>
            <w:rPr>
              <w:rFonts w:cstheme="minorBidi"/>
              <w:noProof/>
              <w:lang w:val="en-IN" w:eastAsia="en-IN"/>
            </w:rPr>
          </w:pPr>
          <w:hyperlink w:anchor="_Toc111076698" w:history="1">
            <w:r w:rsidR="00E23FB8" w:rsidRPr="00336253">
              <w:rPr>
                <w:rStyle w:val="Hyperlink"/>
                <w:noProof/>
              </w:rPr>
              <w:t>4.3</w:t>
            </w:r>
            <w:r w:rsidR="00E23FB8">
              <w:rPr>
                <w:rFonts w:cstheme="minorBidi"/>
                <w:noProof/>
                <w:lang w:val="en-IN" w:eastAsia="en-IN"/>
              </w:rPr>
              <w:tab/>
            </w:r>
            <w:r w:rsidR="00E23FB8" w:rsidRPr="00336253">
              <w:rPr>
                <w:rStyle w:val="Hyperlink"/>
                <w:noProof/>
              </w:rPr>
              <w:t>Tracking:</w:t>
            </w:r>
            <w:r w:rsidR="00E23FB8">
              <w:rPr>
                <w:noProof/>
                <w:webHidden/>
              </w:rPr>
              <w:tab/>
            </w:r>
            <w:r w:rsidR="00E23FB8">
              <w:rPr>
                <w:noProof/>
                <w:webHidden/>
              </w:rPr>
              <w:fldChar w:fldCharType="begin"/>
            </w:r>
            <w:r w:rsidR="00E23FB8">
              <w:rPr>
                <w:noProof/>
                <w:webHidden/>
              </w:rPr>
              <w:instrText xml:space="preserve"> PAGEREF _Toc111076698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1FE884A2" w14:textId="2662AE69" w:rsidR="00E23FB8" w:rsidRDefault="00000000">
          <w:pPr>
            <w:pStyle w:val="TOC2"/>
            <w:tabs>
              <w:tab w:val="left" w:pos="880"/>
              <w:tab w:val="right" w:leader="dot" w:pos="9016"/>
            </w:tabs>
            <w:rPr>
              <w:rFonts w:cstheme="minorBidi"/>
              <w:noProof/>
              <w:lang w:val="en-IN" w:eastAsia="en-IN"/>
            </w:rPr>
          </w:pPr>
          <w:hyperlink w:anchor="_Toc111076699" w:history="1">
            <w:r w:rsidR="00E23FB8" w:rsidRPr="00336253">
              <w:rPr>
                <w:rStyle w:val="Hyperlink"/>
                <w:noProof/>
              </w:rPr>
              <w:t>4.4</w:t>
            </w:r>
            <w:r w:rsidR="00E23FB8">
              <w:rPr>
                <w:rFonts w:cstheme="minorBidi"/>
                <w:noProof/>
                <w:lang w:val="en-IN" w:eastAsia="en-IN"/>
              </w:rPr>
              <w:tab/>
            </w:r>
            <w:r w:rsidR="00E23FB8" w:rsidRPr="00336253">
              <w:rPr>
                <w:rStyle w:val="Hyperlink"/>
                <w:noProof/>
              </w:rPr>
              <w:t>Testing:</w:t>
            </w:r>
            <w:r w:rsidR="00E23FB8">
              <w:rPr>
                <w:noProof/>
                <w:webHidden/>
              </w:rPr>
              <w:tab/>
            </w:r>
            <w:r w:rsidR="00E23FB8">
              <w:rPr>
                <w:noProof/>
                <w:webHidden/>
              </w:rPr>
              <w:fldChar w:fldCharType="begin"/>
            </w:r>
            <w:r w:rsidR="00E23FB8">
              <w:rPr>
                <w:noProof/>
                <w:webHidden/>
              </w:rPr>
              <w:instrText xml:space="preserve"> PAGEREF _Toc111076699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3634FFC9" w14:textId="6435A3F2" w:rsidR="00E23FB8" w:rsidRDefault="00000000">
          <w:pPr>
            <w:pStyle w:val="TOC2"/>
            <w:tabs>
              <w:tab w:val="left" w:pos="880"/>
              <w:tab w:val="right" w:leader="dot" w:pos="9016"/>
            </w:tabs>
            <w:rPr>
              <w:rFonts w:cstheme="minorBidi"/>
              <w:noProof/>
              <w:lang w:val="en-IN" w:eastAsia="en-IN"/>
            </w:rPr>
          </w:pPr>
          <w:hyperlink w:anchor="_Toc111076700" w:history="1">
            <w:r w:rsidR="00E23FB8" w:rsidRPr="00336253">
              <w:rPr>
                <w:rStyle w:val="Hyperlink"/>
                <w:noProof/>
              </w:rPr>
              <w:t>4.5</w:t>
            </w:r>
            <w:r w:rsidR="00E23FB8">
              <w:rPr>
                <w:rFonts w:cstheme="minorBidi"/>
                <w:noProof/>
                <w:lang w:val="en-IN" w:eastAsia="en-IN"/>
              </w:rPr>
              <w:tab/>
            </w:r>
            <w:r w:rsidR="00E23FB8" w:rsidRPr="00336253">
              <w:rPr>
                <w:rStyle w:val="Hyperlink"/>
                <w:noProof/>
              </w:rPr>
              <w:t>Version Control:</w:t>
            </w:r>
            <w:r w:rsidR="00E23FB8">
              <w:rPr>
                <w:noProof/>
                <w:webHidden/>
              </w:rPr>
              <w:tab/>
            </w:r>
            <w:r w:rsidR="00E23FB8">
              <w:rPr>
                <w:noProof/>
                <w:webHidden/>
              </w:rPr>
              <w:fldChar w:fldCharType="begin"/>
            </w:r>
            <w:r w:rsidR="00E23FB8">
              <w:rPr>
                <w:noProof/>
                <w:webHidden/>
              </w:rPr>
              <w:instrText xml:space="preserve"> PAGEREF _Toc111076700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2A45A00E" w14:textId="770F4568" w:rsidR="00E23FB8" w:rsidRDefault="00000000">
          <w:pPr>
            <w:pStyle w:val="TOC2"/>
            <w:tabs>
              <w:tab w:val="left" w:pos="880"/>
              <w:tab w:val="right" w:leader="dot" w:pos="9016"/>
            </w:tabs>
            <w:rPr>
              <w:rFonts w:cstheme="minorBidi"/>
              <w:noProof/>
              <w:lang w:val="en-IN" w:eastAsia="en-IN"/>
            </w:rPr>
          </w:pPr>
          <w:hyperlink w:anchor="_Toc111076701" w:history="1">
            <w:r w:rsidR="00E23FB8" w:rsidRPr="00336253">
              <w:rPr>
                <w:rStyle w:val="Hyperlink"/>
                <w:noProof/>
              </w:rPr>
              <w:t>4.6</w:t>
            </w:r>
            <w:r w:rsidR="00E23FB8">
              <w:rPr>
                <w:rFonts w:cstheme="minorBidi"/>
                <w:noProof/>
                <w:lang w:val="en-IN" w:eastAsia="en-IN"/>
              </w:rPr>
              <w:tab/>
            </w:r>
            <w:r w:rsidR="00E23FB8" w:rsidRPr="00336253">
              <w:rPr>
                <w:rStyle w:val="Hyperlink"/>
                <w:noProof/>
              </w:rPr>
              <w:t>Final Artefacts:</w:t>
            </w:r>
            <w:r w:rsidR="00E23FB8">
              <w:rPr>
                <w:noProof/>
                <w:webHidden/>
              </w:rPr>
              <w:tab/>
            </w:r>
            <w:r w:rsidR="00E23FB8">
              <w:rPr>
                <w:noProof/>
                <w:webHidden/>
              </w:rPr>
              <w:fldChar w:fldCharType="begin"/>
            </w:r>
            <w:r w:rsidR="00E23FB8">
              <w:rPr>
                <w:noProof/>
                <w:webHidden/>
              </w:rPr>
              <w:instrText xml:space="preserve"> PAGEREF _Toc111076701 \h </w:instrText>
            </w:r>
            <w:r w:rsidR="00E23FB8">
              <w:rPr>
                <w:noProof/>
                <w:webHidden/>
              </w:rPr>
            </w:r>
            <w:r w:rsidR="00E23FB8">
              <w:rPr>
                <w:noProof/>
                <w:webHidden/>
              </w:rPr>
              <w:fldChar w:fldCharType="separate"/>
            </w:r>
            <w:r w:rsidR="00E23FB8">
              <w:rPr>
                <w:noProof/>
                <w:webHidden/>
              </w:rPr>
              <w:t>22</w:t>
            </w:r>
            <w:r w:rsidR="00E23FB8">
              <w:rPr>
                <w:noProof/>
                <w:webHidden/>
              </w:rPr>
              <w:fldChar w:fldCharType="end"/>
            </w:r>
          </w:hyperlink>
        </w:p>
        <w:p w14:paraId="4C1A115A" w14:textId="462EB4FC" w:rsidR="00E23FB8" w:rsidRDefault="00000000">
          <w:pPr>
            <w:pStyle w:val="TOC1"/>
            <w:tabs>
              <w:tab w:val="left" w:pos="440"/>
              <w:tab w:val="right" w:leader="dot" w:pos="9016"/>
            </w:tabs>
            <w:rPr>
              <w:rFonts w:cstheme="minorBidi"/>
              <w:noProof/>
              <w:lang w:val="en-IN" w:eastAsia="en-IN"/>
            </w:rPr>
          </w:pPr>
          <w:hyperlink w:anchor="_Toc111076702" w:history="1">
            <w:r w:rsidR="00E23FB8" w:rsidRPr="00336253">
              <w:rPr>
                <w:rStyle w:val="Hyperlink"/>
                <w:noProof/>
              </w:rPr>
              <w:t>5</w:t>
            </w:r>
            <w:r w:rsidR="00E23FB8">
              <w:rPr>
                <w:rFonts w:cstheme="minorBidi"/>
                <w:noProof/>
                <w:lang w:val="en-IN" w:eastAsia="en-IN"/>
              </w:rPr>
              <w:tab/>
            </w:r>
            <w:r w:rsidR="00E23FB8" w:rsidRPr="00336253">
              <w:rPr>
                <w:rStyle w:val="Hyperlink"/>
                <w:noProof/>
              </w:rPr>
              <w:t>Ethics</w:t>
            </w:r>
            <w:r w:rsidR="00E23FB8">
              <w:rPr>
                <w:noProof/>
                <w:webHidden/>
              </w:rPr>
              <w:tab/>
            </w:r>
            <w:r w:rsidR="00E23FB8">
              <w:rPr>
                <w:noProof/>
                <w:webHidden/>
              </w:rPr>
              <w:fldChar w:fldCharType="begin"/>
            </w:r>
            <w:r w:rsidR="00E23FB8">
              <w:rPr>
                <w:noProof/>
                <w:webHidden/>
              </w:rPr>
              <w:instrText xml:space="preserve"> PAGEREF _Toc111076702 \h </w:instrText>
            </w:r>
            <w:r w:rsidR="00E23FB8">
              <w:rPr>
                <w:noProof/>
                <w:webHidden/>
              </w:rPr>
            </w:r>
            <w:r w:rsidR="00E23FB8">
              <w:rPr>
                <w:noProof/>
                <w:webHidden/>
              </w:rPr>
              <w:fldChar w:fldCharType="separate"/>
            </w:r>
            <w:r w:rsidR="00E23FB8">
              <w:rPr>
                <w:noProof/>
                <w:webHidden/>
              </w:rPr>
              <w:t>23</w:t>
            </w:r>
            <w:r w:rsidR="00E23FB8">
              <w:rPr>
                <w:noProof/>
                <w:webHidden/>
              </w:rPr>
              <w:fldChar w:fldCharType="end"/>
            </w:r>
          </w:hyperlink>
        </w:p>
        <w:p w14:paraId="1F18827D" w14:textId="36AD188F" w:rsidR="00E23FB8" w:rsidRDefault="00000000">
          <w:pPr>
            <w:pStyle w:val="TOC2"/>
            <w:tabs>
              <w:tab w:val="left" w:pos="880"/>
              <w:tab w:val="right" w:leader="dot" w:pos="9016"/>
            </w:tabs>
            <w:rPr>
              <w:rFonts w:cstheme="minorBidi"/>
              <w:noProof/>
              <w:lang w:val="en-IN" w:eastAsia="en-IN"/>
            </w:rPr>
          </w:pPr>
          <w:hyperlink w:anchor="_Toc111076703" w:history="1">
            <w:r w:rsidR="00E23FB8" w:rsidRPr="00336253">
              <w:rPr>
                <w:rStyle w:val="Hyperlink"/>
                <w:noProof/>
              </w:rPr>
              <w:t>5.1</w:t>
            </w:r>
            <w:r w:rsidR="00E23FB8">
              <w:rPr>
                <w:rFonts w:cstheme="minorBidi"/>
                <w:noProof/>
                <w:lang w:val="en-IN" w:eastAsia="en-IN"/>
              </w:rPr>
              <w:tab/>
            </w:r>
            <w:r w:rsidR="00E23FB8" w:rsidRPr="00336253">
              <w:rPr>
                <w:rStyle w:val="Hyperlink"/>
                <w:noProof/>
              </w:rPr>
              <w:t>System Access:</w:t>
            </w:r>
            <w:r w:rsidR="00E23FB8">
              <w:rPr>
                <w:noProof/>
                <w:webHidden/>
              </w:rPr>
              <w:tab/>
            </w:r>
            <w:r w:rsidR="00E23FB8">
              <w:rPr>
                <w:noProof/>
                <w:webHidden/>
              </w:rPr>
              <w:fldChar w:fldCharType="begin"/>
            </w:r>
            <w:r w:rsidR="00E23FB8">
              <w:rPr>
                <w:noProof/>
                <w:webHidden/>
              </w:rPr>
              <w:instrText xml:space="preserve"> PAGEREF _Toc111076703 \h </w:instrText>
            </w:r>
            <w:r w:rsidR="00E23FB8">
              <w:rPr>
                <w:noProof/>
                <w:webHidden/>
              </w:rPr>
            </w:r>
            <w:r w:rsidR="00E23FB8">
              <w:rPr>
                <w:noProof/>
                <w:webHidden/>
              </w:rPr>
              <w:fldChar w:fldCharType="separate"/>
            </w:r>
            <w:r w:rsidR="00E23FB8">
              <w:rPr>
                <w:noProof/>
                <w:webHidden/>
              </w:rPr>
              <w:t>23</w:t>
            </w:r>
            <w:r w:rsidR="00E23FB8">
              <w:rPr>
                <w:noProof/>
                <w:webHidden/>
              </w:rPr>
              <w:fldChar w:fldCharType="end"/>
            </w:r>
          </w:hyperlink>
        </w:p>
        <w:p w14:paraId="0A52B241" w14:textId="18377CCF" w:rsidR="00E23FB8" w:rsidRDefault="00000000">
          <w:pPr>
            <w:pStyle w:val="TOC2"/>
            <w:tabs>
              <w:tab w:val="left" w:pos="880"/>
              <w:tab w:val="right" w:leader="dot" w:pos="9016"/>
            </w:tabs>
            <w:rPr>
              <w:rFonts w:cstheme="minorBidi"/>
              <w:noProof/>
              <w:lang w:val="en-IN" w:eastAsia="en-IN"/>
            </w:rPr>
          </w:pPr>
          <w:hyperlink w:anchor="_Toc111076704" w:history="1">
            <w:r w:rsidR="00E23FB8" w:rsidRPr="00336253">
              <w:rPr>
                <w:rStyle w:val="Hyperlink"/>
                <w:noProof/>
              </w:rPr>
              <w:t>5.2</w:t>
            </w:r>
            <w:r w:rsidR="00E23FB8">
              <w:rPr>
                <w:rFonts w:cstheme="minorBidi"/>
                <w:noProof/>
                <w:lang w:val="en-IN" w:eastAsia="en-IN"/>
              </w:rPr>
              <w:tab/>
            </w:r>
            <w:r w:rsidR="00E23FB8" w:rsidRPr="00336253">
              <w:rPr>
                <w:rStyle w:val="Hyperlink"/>
                <w:noProof/>
              </w:rPr>
              <w:t>Data Usage and Accessibility:</w:t>
            </w:r>
            <w:r w:rsidR="00E23FB8">
              <w:rPr>
                <w:noProof/>
                <w:webHidden/>
              </w:rPr>
              <w:tab/>
            </w:r>
            <w:r w:rsidR="00E23FB8">
              <w:rPr>
                <w:noProof/>
                <w:webHidden/>
              </w:rPr>
              <w:fldChar w:fldCharType="begin"/>
            </w:r>
            <w:r w:rsidR="00E23FB8">
              <w:rPr>
                <w:noProof/>
                <w:webHidden/>
              </w:rPr>
              <w:instrText xml:space="preserve"> PAGEREF _Toc111076704 \h </w:instrText>
            </w:r>
            <w:r w:rsidR="00E23FB8">
              <w:rPr>
                <w:noProof/>
                <w:webHidden/>
              </w:rPr>
            </w:r>
            <w:r w:rsidR="00E23FB8">
              <w:rPr>
                <w:noProof/>
                <w:webHidden/>
              </w:rPr>
              <w:fldChar w:fldCharType="separate"/>
            </w:r>
            <w:r w:rsidR="00E23FB8">
              <w:rPr>
                <w:noProof/>
                <w:webHidden/>
              </w:rPr>
              <w:t>23</w:t>
            </w:r>
            <w:r w:rsidR="00E23FB8">
              <w:rPr>
                <w:noProof/>
                <w:webHidden/>
              </w:rPr>
              <w:fldChar w:fldCharType="end"/>
            </w:r>
          </w:hyperlink>
        </w:p>
        <w:p w14:paraId="218D2DF9" w14:textId="2EF69B19" w:rsidR="00E23FB8" w:rsidRDefault="00000000">
          <w:pPr>
            <w:pStyle w:val="TOC1"/>
            <w:tabs>
              <w:tab w:val="left" w:pos="440"/>
              <w:tab w:val="right" w:leader="dot" w:pos="9016"/>
            </w:tabs>
            <w:rPr>
              <w:rFonts w:cstheme="minorBidi"/>
              <w:noProof/>
              <w:lang w:val="en-IN" w:eastAsia="en-IN"/>
            </w:rPr>
          </w:pPr>
          <w:hyperlink w:anchor="_Toc111076705" w:history="1">
            <w:r w:rsidR="00E23FB8" w:rsidRPr="00336253">
              <w:rPr>
                <w:rStyle w:val="Hyperlink"/>
                <w:noProof/>
              </w:rPr>
              <w:t>6</w:t>
            </w:r>
            <w:r w:rsidR="00E23FB8">
              <w:rPr>
                <w:rFonts w:cstheme="minorBidi"/>
                <w:noProof/>
                <w:lang w:val="en-IN" w:eastAsia="en-IN"/>
              </w:rPr>
              <w:tab/>
            </w:r>
            <w:r w:rsidR="00E23FB8" w:rsidRPr="00336253">
              <w:rPr>
                <w:rStyle w:val="Hyperlink"/>
                <w:noProof/>
              </w:rPr>
              <w:t>Design</w:t>
            </w:r>
            <w:r w:rsidR="00E23FB8">
              <w:rPr>
                <w:noProof/>
                <w:webHidden/>
              </w:rPr>
              <w:tab/>
            </w:r>
            <w:r w:rsidR="00E23FB8">
              <w:rPr>
                <w:noProof/>
                <w:webHidden/>
              </w:rPr>
              <w:fldChar w:fldCharType="begin"/>
            </w:r>
            <w:r w:rsidR="00E23FB8">
              <w:rPr>
                <w:noProof/>
                <w:webHidden/>
              </w:rPr>
              <w:instrText xml:space="preserve"> PAGEREF _Toc111076705 \h </w:instrText>
            </w:r>
            <w:r w:rsidR="00E23FB8">
              <w:rPr>
                <w:noProof/>
                <w:webHidden/>
              </w:rPr>
            </w:r>
            <w:r w:rsidR="00E23FB8">
              <w:rPr>
                <w:noProof/>
                <w:webHidden/>
              </w:rPr>
              <w:fldChar w:fldCharType="separate"/>
            </w:r>
            <w:r w:rsidR="00E23FB8">
              <w:rPr>
                <w:noProof/>
                <w:webHidden/>
              </w:rPr>
              <w:t>24</w:t>
            </w:r>
            <w:r w:rsidR="00E23FB8">
              <w:rPr>
                <w:noProof/>
                <w:webHidden/>
              </w:rPr>
              <w:fldChar w:fldCharType="end"/>
            </w:r>
          </w:hyperlink>
        </w:p>
        <w:p w14:paraId="40297270" w14:textId="205BDEB6" w:rsidR="00E23FB8" w:rsidRDefault="00000000">
          <w:pPr>
            <w:pStyle w:val="TOC2"/>
            <w:tabs>
              <w:tab w:val="left" w:pos="880"/>
              <w:tab w:val="right" w:leader="dot" w:pos="9016"/>
            </w:tabs>
            <w:rPr>
              <w:rFonts w:cstheme="minorBidi"/>
              <w:noProof/>
              <w:lang w:val="en-IN" w:eastAsia="en-IN"/>
            </w:rPr>
          </w:pPr>
          <w:hyperlink w:anchor="_Toc111076706" w:history="1">
            <w:r w:rsidR="00E23FB8" w:rsidRPr="00336253">
              <w:rPr>
                <w:rStyle w:val="Hyperlink"/>
                <w:noProof/>
              </w:rPr>
              <w:t>6.1</w:t>
            </w:r>
            <w:r w:rsidR="00E23FB8">
              <w:rPr>
                <w:rFonts w:cstheme="minorBidi"/>
                <w:noProof/>
                <w:lang w:val="en-IN" w:eastAsia="en-IN"/>
              </w:rPr>
              <w:tab/>
            </w:r>
            <w:r w:rsidR="00E23FB8" w:rsidRPr="00336253">
              <w:rPr>
                <w:rStyle w:val="Hyperlink"/>
                <w:noProof/>
              </w:rPr>
              <w:t>Conversation flow design</w:t>
            </w:r>
            <w:r w:rsidR="00E23FB8">
              <w:rPr>
                <w:noProof/>
                <w:webHidden/>
              </w:rPr>
              <w:tab/>
            </w:r>
            <w:r w:rsidR="00E23FB8">
              <w:rPr>
                <w:noProof/>
                <w:webHidden/>
              </w:rPr>
              <w:fldChar w:fldCharType="begin"/>
            </w:r>
            <w:r w:rsidR="00E23FB8">
              <w:rPr>
                <w:noProof/>
                <w:webHidden/>
              </w:rPr>
              <w:instrText xml:space="preserve"> PAGEREF _Toc111076706 \h </w:instrText>
            </w:r>
            <w:r w:rsidR="00E23FB8">
              <w:rPr>
                <w:noProof/>
                <w:webHidden/>
              </w:rPr>
            </w:r>
            <w:r w:rsidR="00E23FB8">
              <w:rPr>
                <w:noProof/>
                <w:webHidden/>
              </w:rPr>
              <w:fldChar w:fldCharType="separate"/>
            </w:r>
            <w:r w:rsidR="00E23FB8">
              <w:rPr>
                <w:noProof/>
                <w:webHidden/>
              </w:rPr>
              <w:t>24</w:t>
            </w:r>
            <w:r w:rsidR="00E23FB8">
              <w:rPr>
                <w:noProof/>
                <w:webHidden/>
              </w:rPr>
              <w:fldChar w:fldCharType="end"/>
            </w:r>
          </w:hyperlink>
        </w:p>
        <w:p w14:paraId="11180962" w14:textId="5AF60319" w:rsidR="00E23FB8" w:rsidRDefault="00000000">
          <w:pPr>
            <w:pStyle w:val="TOC2"/>
            <w:tabs>
              <w:tab w:val="left" w:pos="880"/>
              <w:tab w:val="right" w:leader="dot" w:pos="9016"/>
            </w:tabs>
            <w:rPr>
              <w:rFonts w:cstheme="minorBidi"/>
              <w:noProof/>
              <w:lang w:val="en-IN" w:eastAsia="en-IN"/>
            </w:rPr>
          </w:pPr>
          <w:hyperlink w:anchor="_Toc111076707" w:history="1">
            <w:r w:rsidR="00E23FB8" w:rsidRPr="00336253">
              <w:rPr>
                <w:rStyle w:val="Hyperlink"/>
                <w:noProof/>
              </w:rPr>
              <w:t>6.2</w:t>
            </w:r>
            <w:r w:rsidR="00E23FB8">
              <w:rPr>
                <w:rFonts w:cstheme="minorBidi"/>
                <w:noProof/>
                <w:lang w:val="en-IN" w:eastAsia="en-IN"/>
              </w:rPr>
              <w:tab/>
            </w:r>
            <w:r w:rsidR="00E23FB8" w:rsidRPr="00336253">
              <w:rPr>
                <w:rStyle w:val="Hyperlink"/>
                <w:noProof/>
              </w:rPr>
              <w:t>Architecture</w:t>
            </w:r>
            <w:r w:rsidR="00E23FB8">
              <w:rPr>
                <w:noProof/>
                <w:webHidden/>
              </w:rPr>
              <w:tab/>
            </w:r>
            <w:r w:rsidR="00E23FB8">
              <w:rPr>
                <w:noProof/>
                <w:webHidden/>
              </w:rPr>
              <w:fldChar w:fldCharType="begin"/>
            </w:r>
            <w:r w:rsidR="00E23FB8">
              <w:rPr>
                <w:noProof/>
                <w:webHidden/>
              </w:rPr>
              <w:instrText xml:space="preserve"> PAGEREF _Toc111076707 \h </w:instrText>
            </w:r>
            <w:r w:rsidR="00E23FB8">
              <w:rPr>
                <w:noProof/>
                <w:webHidden/>
              </w:rPr>
            </w:r>
            <w:r w:rsidR="00E23FB8">
              <w:rPr>
                <w:noProof/>
                <w:webHidden/>
              </w:rPr>
              <w:fldChar w:fldCharType="separate"/>
            </w:r>
            <w:r w:rsidR="00E23FB8">
              <w:rPr>
                <w:noProof/>
                <w:webHidden/>
              </w:rPr>
              <w:t>25</w:t>
            </w:r>
            <w:r w:rsidR="00E23FB8">
              <w:rPr>
                <w:noProof/>
                <w:webHidden/>
              </w:rPr>
              <w:fldChar w:fldCharType="end"/>
            </w:r>
          </w:hyperlink>
        </w:p>
        <w:p w14:paraId="622CAE25" w14:textId="174E9D14" w:rsidR="00E23FB8" w:rsidRDefault="00000000">
          <w:pPr>
            <w:pStyle w:val="TOC2"/>
            <w:tabs>
              <w:tab w:val="left" w:pos="880"/>
              <w:tab w:val="right" w:leader="dot" w:pos="9016"/>
            </w:tabs>
            <w:rPr>
              <w:rFonts w:cstheme="minorBidi"/>
              <w:noProof/>
              <w:lang w:val="en-IN" w:eastAsia="en-IN"/>
            </w:rPr>
          </w:pPr>
          <w:hyperlink w:anchor="_Toc111076708" w:history="1">
            <w:r w:rsidR="00E23FB8" w:rsidRPr="00336253">
              <w:rPr>
                <w:rStyle w:val="Hyperlink"/>
                <w:noProof/>
              </w:rPr>
              <w:t>6.3</w:t>
            </w:r>
            <w:r w:rsidR="00E23FB8">
              <w:rPr>
                <w:rFonts w:cstheme="minorBidi"/>
                <w:noProof/>
                <w:lang w:val="en-IN" w:eastAsia="en-IN"/>
              </w:rPr>
              <w:tab/>
            </w:r>
            <w:r w:rsidR="00E23FB8" w:rsidRPr="00336253">
              <w:rPr>
                <w:rStyle w:val="Hyperlink"/>
                <w:noProof/>
              </w:rPr>
              <w:t>Conversational AI Terminologies:</w:t>
            </w:r>
            <w:r w:rsidR="00E23FB8">
              <w:rPr>
                <w:noProof/>
                <w:webHidden/>
              </w:rPr>
              <w:tab/>
            </w:r>
            <w:r w:rsidR="00E23FB8">
              <w:rPr>
                <w:noProof/>
                <w:webHidden/>
              </w:rPr>
              <w:fldChar w:fldCharType="begin"/>
            </w:r>
            <w:r w:rsidR="00E23FB8">
              <w:rPr>
                <w:noProof/>
                <w:webHidden/>
              </w:rPr>
              <w:instrText xml:space="preserve"> PAGEREF _Toc111076708 \h </w:instrText>
            </w:r>
            <w:r w:rsidR="00E23FB8">
              <w:rPr>
                <w:noProof/>
                <w:webHidden/>
              </w:rPr>
            </w:r>
            <w:r w:rsidR="00E23FB8">
              <w:rPr>
                <w:noProof/>
                <w:webHidden/>
              </w:rPr>
              <w:fldChar w:fldCharType="separate"/>
            </w:r>
            <w:r w:rsidR="00E23FB8">
              <w:rPr>
                <w:noProof/>
                <w:webHidden/>
              </w:rPr>
              <w:t>27</w:t>
            </w:r>
            <w:r w:rsidR="00E23FB8">
              <w:rPr>
                <w:noProof/>
                <w:webHidden/>
              </w:rPr>
              <w:fldChar w:fldCharType="end"/>
            </w:r>
          </w:hyperlink>
        </w:p>
        <w:p w14:paraId="6721AE76" w14:textId="76B06CC2" w:rsidR="00E23FB8" w:rsidRDefault="00000000">
          <w:pPr>
            <w:pStyle w:val="TOC2"/>
            <w:tabs>
              <w:tab w:val="left" w:pos="880"/>
              <w:tab w:val="right" w:leader="dot" w:pos="9016"/>
            </w:tabs>
            <w:rPr>
              <w:rFonts w:cstheme="minorBidi"/>
              <w:noProof/>
              <w:lang w:val="en-IN" w:eastAsia="en-IN"/>
            </w:rPr>
          </w:pPr>
          <w:hyperlink w:anchor="_Toc111076709" w:history="1">
            <w:r w:rsidR="00E23FB8" w:rsidRPr="00336253">
              <w:rPr>
                <w:rStyle w:val="Hyperlink"/>
                <w:noProof/>
              </w:rPr>
              <w:t>6.4</w:t>
            </w:r>
            <w:r w:rsidR="00E23FB8">
              <w:rPr>
                <w:rFonts w:cstheme="minorBidi"/>
                <w:noProof/>
                <w:lang w:val="en-IN" w:eastAsia="en-IN"/>
              </w:rPr>
              <w:tab/>
            </w:r>
            <w:r w:rsidR="00E23FB8" w:rsidRPr="00336253">
              <w:rPr>
                <w:rStyle w:val="Hyperlink"/>
                <w:noProof/>
              </w:rPr>
              <w:t>Additional Rasa concepts:</w:t>
            </w:r>
            <w:r w:rsidR="00E23FB8">
              <w:rPr>
                <w:noProof/>
                <w:webHidden/>
              </w:rPr>
              <w:tab/>
            </w:r>
            <w:r w:rsidR="00E23FB8">
              <w:rPr>
                <w:noProof/>
                <w:webHidden/>
              </w:rPr>
              <w:fldChar w:fldCharType="begin"/>
            </w:r>
            <w:r w:rsidR="00E23FB8">
              <w:rPr>
                <w:noProof/>
                <w:webHidden/>
              </w:rPr>
              <w:instrText xml:space="preserve"> PAGEREF _Toc111076709 \h </w:instrText>
            </w:r>
            <w:r w:rsidR="00E23FB8">
              <w:rPr>
                <w:noProof/>
                <w:webHidden/>
              </w:rPr>
            </w:r>
            <w:r w:rsidR="00E23FB8">
              <w:rPr>
                <w:noProof/>
                <w:webHidden/>
              </w:rPr>
              <w:fldChar w:fldCharType="separate"/>
            </w:r>
            <w:r w:rsidR="00E23FB8">
              <w:rPr>
                <w:noProof/>
                <w:webHidden/>
              </w:rPr>
              <w:t>28</w:t>
            </w:r>
            <w:r w:rsidR="00E23FB8">
              <w:rPr>
                <w:noProof/>
                <w:webHidden/>
              </w:rPr>
              <w:fldChar w:fldCharType="end"/>
            </w:r>
          </w:hyperlink>
        </w:p>
        <w:p w14:paraId="122EC9B9" w14:textId="116EEC99" w:rsidR="00E23FB8" w:rsidRDefault="00000000">
          <w:pPr>
            <w:pStyle w:val="TOC2"/>
            <w:tabs>
              <w:tab w:val="left" w:pos="880"/>
              <w:tab w:val="right" w:leader="dot" w:pos="9016"/>
            </w:tabs>
            <w:rPr>
              <w:rFonts w:cstheme="minorBidi"/>
              <w:noProof/>
              <w:lang w:val="en-IN" w:eastAsia="en-IN"/>
            </w:rPr>
          </w:pPr>
          <w:hyperlink w:anchor="_Toc111076710" w:history="1">
            <w:r w:rsidR="00E23FB8" w:rsidRPr="00336253">
              <w:rPr>
                <w:rStyle w:val="Hyperlink"/>
                <w:noProof/>
              </w:rPr>
              <w:t>6.5</w:t>
            </w:r>
            <w:r w:rsidR="00E23FB8">
              <w:rPr>
                <w:rFonts w:cstheme="minorBidi"/>
                <w:noProof/>
                <w:lang w:val="en-IN" w:eastAsia="en-IN"/>
              </w:rPr>
              <w:tab/>
            </w:r>
            <w:r w:rsidR="00E23FB8" w:rsidRPr="00336253">
              <w:rPr>
                <w:rStyle w:val="Hyperlink"/>
                <w:noProof/>
              </w:rPr>
              <w:t>Rasa Data Files:</w:t>
            </w:r>
            <w:r w:rsidR="00E23FB8">
              <w:rPr>
                <w:noProof/>
                <w:webHidden/>
              </w:rPr>
              <w:tab/>
            </w:r>
            <w:r w:rsidR="00E23FB8">
              <w:rPr>
                <w:noProof/>
                <w:webHidden/>
              </w:rPr>
              <w:fldChar w:fldCharType="begin"/>
            </w:r>
            <w:r w:rsidR="00E23FB8">
              <w:rPr>
                <w:noProof/>
                <w:webHidden/>
              </w:rPr>
              <w:instrText xml:space="preserve"> PAGEREF _Toc111076710 \h </w:instrText>
            </w:r>
            <w:r w:rsidR="00E23FB8">
              <w:rPr>
                <w:noProof/>
                <w:webHidden/>
              </w:rPr>
            </w:r>
            <w:r w:rsidR="00E23FB8">
              <w:rPr>
                <w:noProof/>
                <w:webHidden/>
              </w:rPr>
              <w:fldChar w:fldCharType="separate"/>
            </w:r>
            <w:r w:rsidR="00E23FB8">
              <w:rPr>
                <w:noProof/>
                <w:webHidden/>
              </w:rPr>
              <w:t>28</w:t>
            </w:r>
            <w:r w:rsidR="00E23FB8">
              <w:rPr>
                <w:noProof/>
                <w:webHidden/>
              </w:rPr>
              <w:fldChar w:fldCharType="end"/>
            </w:r>
          </w:hyperlink>
        </w:p>
        <w:p w14:paraId="27FD846B" w14:textId="0095E429" w:rsidR="00E23FB8" w:rsidRDefault="00000000">
          <w:pPr>
            <w:pStyle w:val="TOC2"/>
            <w:tabs>
              <w:tab w:val="left" w:pos="880"/>
              <w:tab w:val="right" w:leader="dot" w:pos="9016"/>
            </w:tabs>
            <w:rPr>
              <w:rFonts w:cstheme="minorBidi"/>
              <w:noProof/>
              <w:lang w:val="en-IN" w:eastAsia="en-IN"/>
            </w:rPr>
          </w:pPr>
          <w:hyperlink w:anchor="_Toc111076711" w:history="1">
            <w:r w:rsidR="00E23FB8" w:rsidRPr="00336253">
              <w:rPr>
                <w:rStyle w:val="Hyperlink"/>
                <w:noProof/>
              </w:rPr>
              <w:t>6.6</w:t>
            </w:r>
            <w:r w:rsidR="00E23FB8">
              <w:rPr>
                <w:rFonts w:cstheme="minorBidi"/>
                <w:noProof/>
                <w:lang w:val="en-IN" w:eastAsia="en-IN"/>
              </w:rPr>
              <w:tab/>
            </w:r>
            <w:r w:rsidR="00E23FB8" w:rsidRPr="00336253">
              <w:rPr>
                <w:rStyle w:val="Hyperlink"/>
                <w:noProof/>
              </w:rPr>
              <w:t>Rasa Config Files:</w:t>
            </w:r>
            <w:r w:rsidR="00E23FB8">
              <w:rPr>
                <w:noProof/>
                <w:webHidden/>
              </w:rPr>
              <w:tab/>
            </w:r>
            <w:r w:rsidR="00E23FB8">
              <w:rPr>
                <w:noProof/>
                <w:webHidden/>
              </w:rPr>
              <w:fldChar w:fldCharType="begin"/>
            </w:r>
            <w:r w:rsidR="00E23FB8">
              <w:rPr>
                <w:noProof/>
                <w:webHidden/>
              </w:rPr>
              <w:instrText xml:space="preserve"> PAGEREF _Toc111076711 \h </w:instrText>
            </w:r>
            <w:r w:rsidR="00E23FB8">
              <w:rPr>
                <w:noProof/>
                <w:webHidden/>
              </w:rPr>
            </w:r>
            <w:r w:rsidR="00E23FB8">
              <w:rPr>
                <w:noProof/>
                <w:webHidden/>
              </w:rPr>
              <w:fldChar w:fldCharType="separate"/>
            </w:r>
            <w:r w:rsidR="00E23FB8">
              <w:rPr>
                <w:noProof/>
                <w:webHidden/>
              </w:rPr>
              <w:t>28</w:t>
            </w:r>
            <w:r w:rsidR="00E23FB8">
              <w:rPr>
                <w:noProof/>
                <w:webHidden/>
              </w:rPr>
              <w:fldChar w:fldCharType="end"/>
            </w:r>
          </w:hyperlink>
        </w:p>
        <w:p w14:paraId="43CDB7EA" w14:textId="14B0A94E" w:rsidR="00E23FB8" w:rsidRDefault="00000000">
          <w:pPr>
            <w:pStyle w:val="TOC2"/>
            <w:tabs>
              <w:tab w:val="left" w:pos="880"/>
              <w:tab w:val="right" w:leader="dot" w:pos="9016"/>
            </w:tabs>
            <w:rPr>
              <w:rFonts w:cstheme="minorBidi"/>
              <w:noProof/>
              <w:lang w:val="en-IN" w:eastAsia="en-IN"/>
            </w:rPr>
          </w:pPr>
          <w:hyperlink w:anchor="_Toc111076712" w:history="1">
            <w:r w:rsidR="00E23FB8" w:rsidRPr="00336253">
              <w:rPr>
                <w:rStyle w:val="Hyperlink"/>
                <w:noProof/>
              </w:rPr>
              <w:t>6.7</w:t>
            </w:r>
            <w:r w:rsidR="00E23FB8">
              <w:rPr>
                <w:rFonts w:cstheme="minorBidi"/>
                <w:noProof/>
                <w:lang w:val="en-IN" w:eastAsia="en-IN"/>
              </w:rPr>
              <w:tab/>
            </w:r>
            <w:r w:rsidR="00E23FB8" w:rsidRPr="00336253">
              <w:rPr>
                <w:rStyle w:val="Hyperlink"/>
                <w:noProof/>
              </w:rPr>
              <w:t>Rasa policies:</w:t>
            </w:r>
            <w:r w:rsidR="00E23FB8">
              <w:rPr>
                <w:noProof/>
                <w:webHidden/>
              </w:rPr>
              <w:tab/>
            </w:r>
            <w:r w:rsidR="00E23FB8">
              <w:rPr>
                <w:noProof/>
                <w:webHidden/>
              </w:rPr>
              <w:fldChar w:fldCharType="begin"/>
            </w:r>
            <w:r w:rsidR="00E23FB8">
              <w:rPr>
                <w:noProof/>
                <w:webHidden/>
              </w:rPr>
              <w:instrText xml:space="preserve"> PAGEREF _Toc111076712 \h </w:instrText>
            </w:r>
            <w:r w:rsidR="00E23FB8">
              <w:rPr>
                <w:noProof/>
                <w:webHidden/>
              </w:rPr>
            </w:r>
            <w:r w:rsidR="00E23FB8">
              <w:rPr>
                <w:noProof/>
                <w:webHidden/>
              </w:rPr>
              <w:fldChar w:fldCharType="separate"/>
            </w:r>
            <w:r w:rsidR="00E23FB8">
              <w:rPr>
                <w:noProof/>
                <w:webHidden/>
              </w:rPr>
              <w:t>29</w:t>
            </w:r>
            <w:r w:rsidR="00E23FB8">
              <w:rPr>
                <w:noProof/>
                <w:webHidden/>
              </w:rPr>
              <w:fldChar w:fldCharType="end"/>
            </w:r>
          </w:hyperlink>
        </w:p>
        <w:p w14:paraId="46156AF1" w14:textId="49E31169" w:rsidR="00E23FB8" w:rsidRDefault="00000000">
          <w:pPr>
            <w:pStyle w:val="TOC2"/>
            <w:tabs>
              <w:tab w:val="left" w:pos="880"/>
              <w:tab w:val="right" w:leader="dot" w:pos="9016"/>
            </w:tabs>
            <w:rPr>
              <w:rFonts w:cstheme="minorBidi"/>
              <w:noProof/>
              <w:lang w:val="en-IN" w:eastAsia="en-IN"/>
            </w:rPr>
          </w:pPr>
          <w:hyperlink w:anchor="_Toc111076713" w:history="1">
            <w:r w:rsidR="00E23FB8" w:rsidRPr="00336253">
              <w:rPr>
                <w:rStyle w:val="Hyperlink"/>
                <w:noProof/>
              </w:rPr>
              <w:t>6.8</w:t>
            </w:r>
            <w:r w:rsidR="00E23FB8">
              <w:rPr>
                <w:rFonts w:cstheme="minorBidi"/>
                <w:noProof/>
                <w:lang w:val="en-IN" w:eastAsia="en-IN"/>
              </w:rPr>
              <w:tab/>
            </w:r>
            <w:r w:rsidR="00E23FB8" w:rsidRPr="00336253">
              <w:rPr>
                <w:rStyle w:val="Hyperlink"/>
                <w:noProof/>
              </w:rPr>
              <w:t>Spacy Language models:</w:t>
            </w:r>
            <w:r w:rsidR="00E23FB8">
              <w:rPr>
                <w:noProof/>
                <w:webHidden/>
              </w:rPr>
              <w:tab/>
            </w:r>
            <w:r w:rsidR="00E23FB8">
              <w:rPr>
                <w:noProof/>
                <w:webHidden/>
              </w:rPr>
              <w:fldChar w:fldCharType="begin"/>
            </w:r>
            <w:r w:rsidR="00E23FB8">
              <w:rPr>
                <w:noProof/>
                <w:webHidden/>
              </w:rPr>
              <w:instrText xml:space="preserve"> PAGEREF _Toc111076713 \h </w:instrText>
            </w:r>
            <w:r w:rsidR="00E23FB8">
              <w:rPr>
                <w:noProof/>
                <w:webHidden/>
              </w:rPr>
            </w:r>
            <w:r w:rsidR="00E23FB8">
              <w:rPr>
                <w:noProof/>
                <w:webHidden/>
              </w:rPr>
              <w:fldChar w:fldCharType="separate"/>
            </w:r>
            <w:r w:rsidR="00E23FB8">
              <w:rPr>
                <w:noProof/>
                <w:webHidden/>
              </w:rPr>
              <w:t>29</w:t>
            </w:r>
            <w:r w:rsidR="00E23FB8">
              <w:rPr>
                <w:noProof/>
                <w:webHidden/>
              </w:rPr>
              <w:fldChar w:fldCharType="end"/>
            </w:r>
          </w:hyperlink>
        </w:p>
        <w:p w14:paraId="3EB47EB6" w14:textId="60F6C1DA" w:rsidR="00E23FB8" w:rsidRDefault="00000000">
          <w:pPr>
            <w:pStyle w:val="TOC2"/>
            <w:tabs>
              <w:tab w:val="left" w:pos="880"/>
              <w:tab w:val="right" w:leader="dot" w:pos="9016"/>
            </w:tabs>
            <w:rPr>
              <w:rFonts w:cstheme="minorBidi"/>
              <w:noProof/>
              <w:lang w:val="en-IN" w:eastAsia="en-IN"/>
            </w:rPr>
          </w:pPr>
          <w:hyperlink w:anchor="_Toc111076714" w:history="1">
            <w:r w:rsidR="00E23FB8" w:rsidRPr="00336253">
              <w:rPr>
                <w:rStyle w:val="Hyperlink"/>
                <w:noProof/>
              </w:rPr>
              <w:t>6.9</w:t>
            </w:r>
            <w:r w:rsidR="00E23FB8">
              <w:rPr>
                <w:rFonts w:cstheme="minorBidi"/>
                <w:noProof/>
                <w:lang w:val="en-IN" w:eastAsia="en-IN"/>
              </w:rPr>
              <w:tab/>
            </w:r>
            <w:r w:rsidR="00E23FB8" w:rsidRPr="00336253">
              <w:rPr>
                <w:rStyle w:val="Hyperlink"/>
                <w:noProof/>
              </w:rPr>
              <w:t>DIET</w:t>
            </w:r>
            <w:r w:rsidR="00E23FB8">
              <w:rPr>
                <w:noProof/>
                <w:webHidden/>
              </w:rPr>
              <w:tab/>
            </w:r>
            <w:r w:rsidR="00E23FB8">
              <w:rPr>
                <w:noProof/>
                <w:webHidden/>
              </w:rPr>
              <w:fldChar w:fldCharType="begin"/>
            </w:r>
            <w:r w:rsidR="00E23FB8">
              <w:rPr>
                <w:noProof/>
                <w:webHidden/>
              </w:rPr>
              <w:instrText xml:space="preserve"> PAGEREF _Toc111076714 \h </w:instrText>
            </w:r>
            <w:r w:rsidR="00E23FB8">
              <w:rPr>
                <w:noProof/>
                <w:webHidden/>
              </w:rPr>
            </w:r>
            <w:r w:rsidR="00E23FB8">
              <w:rPr>
                <w:noProof/>
                <w:webHidden/>
              </w:rPr>
              <w:fldChar w:fldCharType="separate"/>
            </w:r>
            <w:r w:rsidR="00E23FB8">
              <w:rPr>
                <w:noProof/>
                <w:webHidden/>
              </w:rPr>
              <w:t>29</w:t>
            </w:r>
            <w:r w:rsidR="00E23FB8">
              <w:rPr>
                <w:noProof/>
                <w:webHidden/>
              </w:rPr>
              <w:fldChar w:fldCharType="end"/>
            </w:r>
          </w:hyperlink>
        </w:p>
        <w:p w14:paraId="2D6DD9D2" w14:textId="5B098A30" w:rsidR="00E23FB8" w:rsidRDefault="00000000">
          <w:pPr>
            <w:pStyle w:val="TOC1"/>
            <w:tabs>
              <w:tab w:val="left" w:pos="440"/>
              <w:tab w:val="right" w:leader="dot" w:pos="9016"/>
            </w:tabs>
            <w:rPr>
              <w:rFonts w:cstheme="minorBidi"/>
              <w:noProof/>
              <w:lang w:val="en-IN" w:eastAsia="en-IN"/>
            </w:rPr>
          </w:pPr>
          <w:hyperlink w:anchor="_Toc111076715" w:history="1">
            <w:r w:rsidR="00E23FB8" w:rsidRPr="00336253">
              <w:rPr>
                <w:rStyle w:val="Hyperlink"/>
                <w:noProof/>
              </w:rPr>
              <w:t>7</w:t>
            </w:r>
            <w:r w:rsidR="00E23FB8">
              <w:rPr>
                <w:rFonts w:cstheme="minorBidi"/>
                <w:noProof/>
                <w:lang w:val="en-IN" w:eastAsia="en-IN"/>
              </w:rPr>
              <w:tab/>
            </w:r>
            <w:r w:rsidR="00E23FB8" w:rsidRPr="00336253">
              <w:rPr>
                <w:rStyle w:val="Hyperlink"/>
                <w:noProof/>
              </w:rPr>
              <w:t>Implementation</w:t>
            </w:r>
            <w:r w:rsidR="00E23FB8">
              <w:rPr>
                <w:noProof/>
                <w:webHidden/>
              </w:rPr>
              <w:tab/>
            </w:r>
            <w:r w:rsidR="00E23FB8">
              <w:rPr>
                <w:noProof/>
                <w:webHidden/>
              </w:rPr>
              <w:fldChar w:fldCharType="begin"/>
            </w:r>
            <w:r w:rsidR="00E23FB8">
              <w:rPr>
                <w:noProof/>
                <w:webHidden/>
              </w:rPr>
              <w:instrText xml:space="preserve"> PAGEREF _Toc111076715 \h </w:instrText>
            </w:r>
            <w:r w:rsidR="00E23FB8">
              <w:rPr>
                <w:noProof/>
                <w:webHidden/>
              </w:rPr>
            </w:r>
            <w:r w:rsidR="00E23FB8">
              <w:rPr>
                <w:noProof/>
                <w:webHidden/>
              </w:rPr>
              <w:fldChar w:fldCharType="separate"/>
            </w:r>
            <w:r w:rsidR="00E23FB8">
              <w:rPr>
                <w:noProof/>
                <w:webHidden/>
              </w:rPr>
              <w:t>30</w:t>
            </w:r>
            <w:r w:rsidR="00E23FB8">
              <w:rPr>
                <w:noProof/>
                <w:webHidden/>
              </w:rPr>
              <w:fldChar w:fldCharType="end"/>
            </w:r>
          </w:hyperlink>
        </w:p>
        <w:p w14:paraId="6A4A0EA0" w14:textId="03A87E2B" w:rsidR="00E23FB8" w:rsidRDefault="00000000">
          <w:pPr>
            <w:pStyle w:val="TOC2"/>
            <w:tabs>
              <w:tab w:val="left" w:pos="880"/>
              <w:tab w:val="right" w:leader="dot" w:pos="9016"/>
            </w:tabs>
            <w:rPr>
              <w:rFonts w:cstheme="minorBidi"/>
              <w:noProof/>
              <w:lang w:val="en-IN" w:eastAsia="en-IN"/>
            </w:rPr>
          </w:pPr>
          <w:hyperlink w:anchor="_Toc111076716" w:history="1">
            <w:r w:rsidR="00E23FB8" w:rsidRPr="00336253">
              <w:rPr>
                <w:rStyle w:val="Hyperlink"/>
                <w:noProof/>
              </w:rPr>
              <w:t>7.1</w:t>
            </w:r>
            <w:r w:rsidR="00E23FB8">
              <w:rPr>
                <w:rFonts w:cstheme="minorBidi"/>
                <w:noProof/>
                <w:lang w:val="en-IN" w:eastAsia="en-IN"/>
              </w:rPr>
              <w:tab/>
            </w:r>
            <w:r w:rsidR="00E23FB8" w:rsidRPr="00336253">
              <w:rPr>
                <w:rStyle w:val="Hyperlink"/>
                <w:noProof/>
              </w:rPr>
              <w:t>NLU data generation</w:t>
            </w:r>
            <w:r w:rsidR="00E23FB8">
              <w:rPr>
                <w:noProof/>
                <w:webHidden/>
              </w:rPr>
              <w:tab/>
            </w:r>
            <w:r w:rsidR="00E23FB8">
              <w:rPr>
                <w:noProof/>
                <w:webHidden/>
              </w:rPr>
              <w:fldChar w:fldCharType="begin"/>
            </w:r>
            <w:r w:rsidR="00E23FB8">
              <w:rPr>
                <w:noProof/>
                <w:webHidden/>
              </w:rPr>
              <w:instrText xml:space="preserve"> PAGEREF _Toc111076716 \h </w:instrText>
            </w:r>
            <w:r w:rsidR="00E23FB8">
              <w:rPr>
                <w:noProof/>
                <w:webHidden/>
              </w:rPr>
            </w:r>
            <w:r w:rsidR="00E23FB8">
              <w:rPr>
                <w:noProof/>
                <w:webHidden/>
              </w:rPr>
              <w:fldChar w:fldCharType="separate"/>
            </w:r>
            <w:r w:rsidR="00E23FB8">
              <w:rPr>
                <w:noProof/>
                <w:webHidden/>
              </w:rPr>
              <w:t>30</w:t>
            </w:r>
            <w:r w:rsidR="00E23FB8">
              <w:rPr>
                <w:noProof/>
                <w:webHidden/>
              </w:rPr>
              <w:fldChar w:fldCharType="end"/>
            </w:r>
          </w:hyperlink>
        </w:p>
        <w:p w14:paraId="361FF8F3" w14:textId="5F73279E" w:rsidR="00E23FB8" w:rsidRDefault="00000000">
          <w:pPr>
            <w:pStyle w:val="TOC2"/>
            <w:tabs>
              <w:tab w:val="left" w:pos="880"/>
              <w:tab w:val="right" w:leader="dot" w:pos="9016"/>
            </w:tabs>
            <w:rPr>
              <w:rFonts w:cstheme="minorBidi"/>
              <w:noProof/>
              <w:lang w:val="en-IN" w:eastAsia="en-IN"/>
            </w:rPr>
          </w:pPr>
          <w:hyperlink w:anchor="_Toc111076717" w:history="1">
            <w:r w:rsidR="00E23FB8" w:rsidRPr="00336253">
              <w:rPr>
                <w:rStyle w:val="Hyperlink"/>
                <w:noProof/>
              </w:rPr>
              <w:t>7.2</w:t>
            </w:r>
            <w:r w:rsidR="00E23FB8">
              <w:rPr>
                <w:rFonts w:cstheme="minorBidi"/>
                <w:noProof/>
                <w:lang w:val="en-IN" w:eastAsia="en-IN"/>
              </w:rPr>
              <w:tab/>
            </w:r>
            <w:r w:rsidR="00E23FB8" w:rsidRPr="00336253">
              <w:rPr>
                <w:rStyle w:val="Hyperlink"/>
                <w:noProof/>
              </w:rPr>
              <w:t>Response data generation</w:t>
            </w:r>
            <w:r w:rsidR="00E23FB8">
              <w:rPr>
                <w:noProof/>
                <w:webHidden/>
              </w:rPr>
              <w:tab/>
            </w:r>
            <w:r w:rsidR="00E23FB8">
              <w:rPr>
                <w:noProof/>
                <w:webHidden/>
              </w:rPr>
              <w:fldChar w:fldCharType="begin"/>
            </w:r>
            <w:r w:rsidR="00E23FB8">
              <w:rPr>
                <w:noProof/>
                <w:webHidden/>
              </w:rPr>
              <w:instrText xml:space="preserve"> PAGEREF _Toc111076717 \h </w:instrText>
            </w:r>
            <w:r w:rsidR="00E23FB8">
              <w:rPr>
                <w:noProof/>
                <w:webHidden/>
              </w:rPr>
            </w:r>
            <w:r w:rsidR="00E23FB8">
              <w:rPr>
                <w:noProof/>
                <w:webHidden/>
              </w:rPr>
              <w:fldChar w:fldCharType="separate"/>
            </w:r>
            <w:r w:rsidR="00E23FB8">
              <w:rPr>
                <w:noProof/>
                <w:webHidden/>
              </w:rPr>
              <w:t>30</w:t>
            </w:r>
            <w:r w:rsidR="00E23FB8">
              <w:rPr>
                <w:noProof/>
                <w:webHidden/>
              </w:rPr>
              <w:fldChar w:fldCharType="end"/>
            </w:r>
          </w:hyperlink>
        </w:p>
        <w:p w14:paraId="039E608B" w14:textId="33F57AEF" w:rsidR="00E23FB8" w:rsidRDefault="00000000">
          <w:pPr>
            <w:pStyle w:val="TOC2"/>
            <w:tabs>
              <w:tab w:val="left" w:pos="880"/>
              <w:tab w:val="right" w:leader="dot" w:pos="9016"/>
            </w:tabs>
            <w:rPr>
              <w:rFonts w:cstheme="minorBidi"/>
              <w:noProof/>
              <w:lang w:val="en-IN" w:eastAsia="en-IN"/>
            </w:rPr>
          </w:pPr>
          <w:hyperlink w:anchor="_Toc111076718" w:history="1">
            <w:r w:rsidR="00E23FB8" w:rsidRPr="00336253">
              <w:rPr>
                <w:rStyle w:val="Hyperlink"/>
                <w:noProof/>
              </w:rPr>
              <w:t>7.3</w:t>
            </w:r>
            <w:r w:rsidR="00E23FB8">
              <w:rPr>
                <w:rFonts w:cstheme="minorBidi"/>
                <w:noProof/>
                <w:lang w:val="en-IN" w:eastAsia="en-IN"/>
              </w:rPr>
              <w:tab/>
            </w:r>
            <w:r w:rsidR="00E23FB8" w:rsidRPr="00336253">
              <w:rPr>
                <w:rStyle w:val="Hyperlink"/>
                <w:noProof/>
              </w:rPr>
              <w:t>Dialogue Data Generation</w:t>
            </w:r>
            <w:r w:rsidR="00E23FB8">
              <w:rPr>
                <w:noProof/>
                <w:webHidden/>
              </w:rPr>
              <w:tab/>
            </w:r>
            <w:r w:rsidR="00E23FB8">
              <w:rPr>
                <w:noProof/>
                <w:webHidden/>
              </w:rPr>
              <w:fldChar w:fldCharType="begin"/>
            </w:r>
            <w:r w:rsidR="00E23FB8">
              <w:rPr>
                <w:noProof/>
                <w:webHidden/>
              </w:rPr>
              <w:instrText xml:space="preserve"> PAGEREF _Toc111076718 \h </w:instrText>
            </w:r>
            <w:r w:rsidR="00E23FB8">
              <w:rPr>
                <w:noProof/>
                <w:webHidden/>
              </w:rPr>
            </w:r>
            <w:r w:rsidR="00E23FB8">
              <w:rPr>
                <w:noProof/>
                <w:webHidden/>
              </w:rPr>
              <w:fldChar w:fldCharType="separate"/>
            </w:r>
            <w:r w:rsidR="00E23FB8">
              <w:rPr>
                <w:noProof/>
                <w:webHidden/>
              </w:rPr>
              <w:t>31</w:t>
            </w:r>
            <w:r w:rsidR="00E23FB8">
              <w:rPr>
                <w:noProof/>
                <w:webHidden/>
              </w:rPr>
              <w:fldChar w:fldCharType="end"/>
            </w:r>
          </w:hyperlink>
        </w:p>
        <w:p w14:paraId="6DEA54F0" w14:textId="3F71C290" w:rsidR="00E23FB8" w:rsidRDefault="00000000">
          <w:pPr>
            <w:pStyle w:val="TOC2"/>
            <w:tabs>
              <w:tab w:val="left" w:pos="880"/>
              <w:tab w:val="right" w:leader="dot" w:pos="9016"/>
            </w:tabs>
            <w:rPr>
              <w:rFonts w:cstheme="minorBidi"/>
              <w:noProof/>
              <w:lang w:val="en-IN" w:eastAsia="en-IN"/>
            </w:rPr>
          </w:pPr>
          <w:hyperlink w:anchor="_Toc111076719" w:history="1">
            <w:r w:rsidR="00E23FB8" w:rsidRPr="00336253">
              <w:rPr>
                <w:rStyle w:val="Hyperlink"/>
                <w:noProof/>
              </w:rPr>
              <w:t>7.4</w:t>
            </w:r>
            <w:r w:rsidR="00E23FB8">
              <w:rPr>
                <w:rFonts w:cstheme="minorBidi"/>
                <w:noProof/>
                <w:lang w:val="en-IN" w:eastAsia="en-IN"/>
              </w:rPr>
              <w:tab/>
            </w:r>
            <w:r w:rsidR="00E23FB8" w:rsidRPr="00336253">
              <w:rPr>
                <w:rStyle w:val="Hyperlink"/>
                <w:noProof/>
              </w:rPr>
              <w:t>Training the model</w:t>
            </w:r>
            <w:r w:rsidR="00E23FB8">
              <w:rPr>
                <w:noProof/>
                <w:webHidden/>
              </w:rPr>
              <w:tab/>
            </w:r>
            <w:r w:rsidR="00E23FB8">
              <w:rPr>
                <w:noProof/>
                <w:webHidden/>
              </w:rPr>
              <w:fldChar w:fldCharType="begin"/>
            </w:r>
            <w:r w:rsidR="00E23FB8">
              <w:rPr>
                <w:noProof/>
                <w:webHidden/>
              </w:rPr>
              <w:instrText xml:space="preserve"> PAGEREF _Toc111076719 \h </w:instrText>
            </w:r>
            <w:r w:rsidR="00E23FB8">
              <w:rPr>
                <w:noProof/>
                <w:webHidden/>
              </w:rPr>
            </w:r>
            <w:r w:rsidR="00E23FB8">
              <w:rPr>
                <w:noProof/>
                <w:webHidden/>
              </w:rPr>
              <w:fldChar w:fldCharType="separate"/>
            </w:r>
            <w:r w:rsidR="00E23FB8">
              <w:rPr>
                <w:noProof/>
                <w:webHidden/>
              </w:rPr>
              <w:t>32</w:t>
            </w:r>
            <w:r w:rsidR="00E23FB8">
              <w:rPr>
                <w:noProof/>
                <w:webHidden/>
              </w:rPr>
              <w:fldChar w:fldCharType="end"/>
            </w:r>
          </w:hyperlink>
        </w:p>
        <w:p w14:paraId="51C96DFA" w14:textId="644B8EC6" w:rsidR="00E23FB8" w:rsidRDefault="00000000">
          <w:pPr>
            <w:pStyle w:val="TOC2"/>
            <w:tabs>
              <w:tab w:val="left" w:pos="880"/>
              <w:tab w:val="right" w:leader="dot" w:pos="9016"/>
            </w:tabs>
            <w:rPr>
              <w:rFonts w:cstheme="minorBidi"/>
              <w:noProof/>
              <w:lang w:val="en-IN" w:eastAsia="en-IN"/>
            </w:rPr>
          </w:pPr>
          <w:hyperlink w:anchor="_Toc111076720" w:history="1">
            <w:r w:rsidR="00E23FB8" w:rsidRPr="00336253">
              <w:rPr>
                <w:rStyle w:val="Hyperlink"/>
                <w:noProof/>
              </w:rPr>
              <w:t>7.5</w:t>
            </w:r>
            <w:r w:rsidR="00E23FB8">
              <w:rPr>
                <w:rFonts w:cstheme="minorBidi"/>
                <w:noProof/>
                <w:lang w:val="en-IN" w:eastAsia="en-IN"/>
              </w:rPr>
              <w:tab/>
            </w:r>
            <w:r w:rsidR="00E23FB8" w:rsidRPr="00336253">
              <w:rPr>
                <w:rStyle w:val="Hyperlink"/>
                <w:noProof/>
              </w:rPr>
              <w:t>Action Server</w:t>
            </w:r>
            <w:r w:rsidR="00E23FB8">
              <w:rPr>
                <w:noProof/>
                <w:webHidden/>
              </w:rPr>
              <w:tab/>
            </w:r>
            <w:r w:rsidR="00E23FB8">
              <w:rPr>
                <w:noProof/>
                <w:webHidden/>
              </w:rPr>
              <w:fldChar w:fldCharType="begin"/>
            </w:r>
            <w:r w:rsidR="00E23FB8">
              <w:rPr>
                <w:noProof/>
                <w:webHidden/>
              </w:rPr>
              <w:instrText xml:space="preserve"> PAGEREF _Toc111076720 \h </w:instrText>
            </w:r>
            <w:r w:rsidR="00E23FB8">
              <w:rPr>
                <w:noProof/>
                <w:webHidden/>
              </w:rPr>
            </w:r>
            <w:r w:rsidR="00E23FB8">
              <w:rPr>
                <w:noProof/>
                <w:webHidden/>
              </w:rPr>
              <w:fldChar w:fldCharType="separate"/>
            </w:r>
            <w:r w:rsidR="00E23FB8">
              <w:rPr>
                <w:noProof/>
                <w:webHidden/>
              </w:rPr>
              <w:t>33</w:t>
            </w:r>
            <w:r w:rsidR="00E23FB8">
              <w:rPr>
                <w:noProof/>
                <w:webHidden/>
              </w:rPr>
              <w:fldChar w:fldCharType="end"/>
            </w:r>
          </w:hyperlink>
        </w:p>
        <w:p w14:paraId="378CF426" w14:textId="4C2A87CD" w:rsidR="00E23FB8" w:rsidRDefault="00000000">
          <w:pPr>
            <w:pStyle w:val="TOC2"/>
            <w:tabs>
              <w:tab w:val="left" w:pos="880"/>
              <w:tab w:val="right" w:leader="dot" w:pos="9016"/>
            </w:tabs>
            <w:rPr>
              <w:rFonts w:cstheme="minorBidi"/>
              <w:noProof/>
              <w:lang w:val="en-IN" w:eastAsia="en-IN"/>
            </w:rPr>
          </w:pPr>
          <w:hyperlink w:anchor="_Toc111076721" w:history="1">
            <w:r w:rsidR="00E23FB8" w:rsidRPr="00336253">
              <w:rPr>
                <w:rStyle w:val="Hyperlink"/>
                <w:noProof/>
              </w:rPr>
              <w:t>7.6</w:t>
            </w:r>
            <w:r w:rsidR="00E23FB8">
              <w:rPr>
                <w:rFonts w:cstheme="minorBidi"/>
                <w:noProof/>
                <w:lang w:val="en-IN" w:eastAsia="en-IN"/>
              </w:rPr>
              <w:tab/>
            </w:r>
            <w:r w:rsidR="00E23FB8" w:rsidRPr="00336253">
              <w:rPr>
                <w:rStyle w:val="Hyperlink"/>
                <w:noProof/>
              </w:rPr>
              <w:t>Data preprocessing</w:t>
            </w:r>
            <w:r w:rsidR="00E23FB8">
              <w:rPr>
                <w:noProof/>
                <w:webHidden/>
              </w:rPr>
              <w:tab/>
            </w:r>
            <w:r w:rsidR="00E23FB8">
              <w:rPr>
                <w:noProof/>
                <w:webHidden/>
              </w:rPr>
              <w:fldChar w:fldCharType="begin"/>
            </w:r>
            <w:r w:rsidR="00E23FB8">
              <w:rPr>
                <w:noProof/>
                <w:webHidden/>
              </w:rPr>
              <w:instrText xml:space="preserve"> PAGEREF _Toc111076721 \h </w:instrText>
            </w:r>
            <w:r w:rsidR="00E23FB8">
              <w:rPr>
                <w:noProof/>
                <w:webHidden/>
              </w:rPr>
            </w:r>
            <w:r w:rsidR="00E23FB8">
              <w:rPr>
                <w:noProof/>
                <w:webHidden/>
              </w:rPr>
              <w:fldChar w:fldCharType="separate"/>
            </w:r>
            <w:r w:rsidR="00E23FB8">
              <w:rPr>
                <w:noProof/>
                <w:webHidden/>
              </w:rPr>
              <w:t>34</w:t>
            </w:r>
            <w:r w:rsidR="00E23FB8">
              <w:rPr>
                <w:noProof/>
                <w:webHidden/>
              </w:rPr>
              <w:fldChar w:fldCharType="end"/>
            </w:r>
          </w:hyperlink>
        </w:p>
        <w:p w14:paraId="357F37F6" w14:textId="2392E4CA" w:rsidR="00E23FB8" w:rsidRDefault="00000000">
          <w:pPr>
            <w:pStyle w:val="TOC1"/>
            <w:tabs>
              <w:tab w:val="left" w:pos="440"/>
              <w:tab w:val="right" w:leader="dot" w:pos="9016"/>
            </w:tabs>
            <w:rPr>
              <w:rFonts w:cstheme="minorBidi"/>
              <w:noProof/>
              <w:lang w:val="en-IN" w:eastAsia="en-IN"/>
            </w:rPr>
          </w:pPr>
          <w:hyperlink w:anchor="_Toc111076722" w:history="1">
            <w:r w:rsidR="00E23FB8" w:rsidRPr="00336253">
              <w:rPr>
                <w:rStyle w:val="Hyperlink"/>
                <w:noProof/>
              </w:rPr>
              <w:t>8</w:t>
            </w:r>
            <w:r w:rsidR="00E23FB8">
              <w:rPr>
                <w:rFonts w:cstheme="minorBidi"/>
                <w:noProof/>
                <w:lang w:val="en-IN" w:eastAsia="en-IN"/>
              </w:rPr>
              <w:tab/>
            </w:r>
            <w:r w:rsidR="00E23FB8" w:rsidRPr="00336253">
              <w:rPr>
                <w:rStyle w:val="Hyperlink"/>
                <w:noProof/>
              </w:rPr>
              <w:t>Testing</w:t>
            </w:r>
            <w:r w:rsidR="00E23FB8">
              <w:rPr>
                <w:noProof/>
                <w:webHidden/>
              </w:rPr>
              <w:tab/>
            </w:r>
            <w:r w:rsidR="00E23FB8">
              <w:rPr>
                <w:noProof/>
                <w:webHidden/>
              </w:rPr>
              <w:fldChar w:fldCharType="begin"/>
            </w:r>
            <w:r w:rsidR="00E23FB8">
              <w:rPr>
                <w:noProof/>
                <w:webHidden/>
              </w:rPr>
              <w:instrText xml:space="preserve"> PAGEREF _Toc111076722 \h </w:instrText>
            </w:r>
            <w:r w:rsidR="00E23FB8">
              <w:rPr>
                <w:noProof/>
                <w:webHidden/>
              </w:rPr>
            </w:r>
            <w:r w:rsidR="00E23FB8">
              <w:rPr>
                <w:noProof/>
                <w:webHidden/>
              </w:rPr>
              <w:fldChar w:fldCharType="separate"/>
            </w:r>
            <w:r w:rsidR="00E23FB8">
              <w:rPr>
                <w:noProof/>
                <w:webHidden/>
              </w:rPr>
              <w:t>35</w:t>
            </w:r>
            <w:r w:rsidR="00E23FB8">
              <w:rPr>
                <w:noProof/>
                <w:webHidden/>
              </w:rPr>
              <w:fldChar w:fldCharType="end"/>
            </w:r>
          </w:hyperlink>
        </w:p>
        <w:p w14:paraId="6C92B041" w14:textId="69D3ACDA" w:rsidR="00E23FB8" w:rsidRDefault="00000000">
          <w:pPr>
            <w:pStyle w:val="TOC1"/>
            <w:tabs>
              <w:tab w:val="left" w:pos="440"/>
              <w:tab w:val="right" w:leader="dot" w:pos="9016"/>
            </w:tabs>
            <w:rPr>
              <w:rFonts w:cstheme="minorBidi"/>
              <w:noProof/>
              <w:lang w:val="en-IN" w:eastAsia="en-IN"/>
            </w:rPr>
          </w:pPr>
          <w:hyperlink w:anchor="_Toc111076723" w:history="1">
            <w:r w:rsidR="00E23FB8" w:rsidRPr="00336253">
              <w:rPr>
                <w:rStyle w:val="Hyperlink"/>
                <w:noProof/>
              </w:rPr>
              <w:t>9</w:t>
            </w:r>
            <w:r w:rsidR="00E23FB8">
              <w:rPr>
                <w:rFonts w:cstheme="minorBidi"/>
                <w:noProof/>
                <w:lang w:val="en-IN" w:eastAsia="en-IN"/>
              </w:rPr>
              <w:tab/>
            </w:r>
            <w:r w:rsidR="00E23FB8" w:rsidRPr="00336253">
              <w:rPr>
                <w:rStyle w:val="Hyperlink"/>
                <w:noProof/>
              </w:rPr>
              <w:t>Evaluation</w:t>
            </w:r>
            <w:r w:rsidR="00E23FB8">
              <w:rPr>
                <w:noProof/>
                <w:webHidden/>
              </w:rPr>
              <w:tab/>
            </w:r>
            <w:r w:rsidR="00E23FB8">
              <w:rPr>
                <w:noProof/>
                <w:webHidden/>
              </w:rPr>
              <w:fldChar w:fldCharType="begin"/>
            </w:r>
            <w:r w:rsidR="00E23FB8">
              <w:rPr>
                <w:noProof/>
                <w:webHidden/>
              </w:rPr>
              <w:instrText xml:space="preserve"> PAGEREF _Toc111076723 \h </w:instrText>
            </w:r>
            <w:r w:rsidR="00E23FB8">
              <w:rPr>
                <w:noProof/>
                <w:webHidden/>
              </w:rPr>
            </w:r>
            <w:r w:rsidR="00E23FB8">
              <w:rPr>
                <w:noProof/>
                <w:webHidden/>
              </w:rPr>
              <w:fldChar w:fldCharType="separate"/>
            </w:r>
            <w:r w:rsidR="00E23FB8">
              <w:rPr>
                <w:noProof/>
                <w:webHidden/>
              </w:rPr>
              <w:t>36</w:t>
            </w:r>
            <w:r w:rsidR="00E23FB8">
              <w:rPr>
                <w:noProof/>
                <w:webHidden/>
              </w:rPr>
              <w:fldChar w:fldCharType="end"/>
            </w:r>
          </w:hyperlink>
        </w:p>
        <w:p w14:paraId="5280B04A" w14:textId="77D0DB93" w:rsidR="00E23FB8" w:rsidRDefault="00000000">
          <w:pPr>
            <w:pStyle w:val="TOC1"/>
            <w:tabs>
              <w:tab w:val="left" w:pos="660"/>
              <w:tab w:val="right" w:leader="dot" w:pos="9016"/>
            </w:tabs>
            <w:rPr>
              <w:rFonts w:cstheme="minorBidi"/>
              <w:noProof/>
              <w:lang w:val="en-IN" w:eastAsia="en-IN"/>
            </w:rPr>
          </w:pPr>
          <w:hyperlink w:anchor="_Toc111076724" w:history="1">
            <w:r w:rsidR="00E23FB8" w:rsidRPr="00336253">
              <w:rPr>
                <w:rStyle w:val="Hyperlink"/>
                <w:noProof/>
              </w:rPr>
              <w:t>10</w:t>
            </w:r>
            <w:r w:rsidR="00E23FB8">
              <w:rPr>
                <w:rFonts w:cstheme="minorBidi"/>
                <w:noProof/>
                <w:lang w:val="en-IN" w:eastAsia="en-IN"/>
              </w:rPr>
              <w:tab/>
            </w:r>
            <w:r w:rsidR="00E23FB8" w:rsidRPr="00336253">
              <w:rPr>
                <w:rStyle w:val="Hyperlink"/>
                <w:noProof/>
              </w:rPr>
              <w:t>Future Work</w:t>
            </w:r>
            <w:r w:rsidR="00E23FB8">
              <w:rPr>
                <w:noProof/>
                <w:webHidden/>
              </w:rPr>
              <w:tab/>
            </w:r>
            <w:r w:rsidR="00E23FB8">
              <w:rPr>
                <w:noProof/>
                <w:webHidden/>
              </w:rPr>
              <w:fldChar w:fldCharType="begin"/>
            </w:r>
            <w:r w:rsidR="00E23FB8">
              <w:rPr>
                <w:noProof/>
                <w:webHidden/>
              </w:rPr>
              <w:instrText xml:space="preserve"> PAGEREF _Toc111076724 \h </w:instrText>
            </w:r>
            <w:r w:rsidR="00E23FB8">
              <w:rPr>
                <w:noProof/>
                <w:webHidden/>
              </w:rPr>
            </w:r>
            <w:r w:rsidR="00E23FB8">
              <w:rPr>
                <w:noProof/>
                <w:webHidden/>
              </w:rPr>
              <w:fldChar w:fldCharType="separate"/>
            </w:r>
            <w:r w:rsidR="00E23FB8">
              <w:rPr>
                <w:noProof/>
                <w:webHidden/>
              </w:rPr>
              <w:t>37</w:t>
            </w:r>
            <w:r w:rsidR="00E23FB8">
              <w:rPr>
                <w:noProof/>
                <w:webHidden/>
              </w:rPr>
              <w:fldChar w:fldCharType="end"/>
            </w:r>
          </w:hyperlink>
        </w:p>
        <w:p w14:paraId="2DF7D855" w14:textId="6432C5D7" w:rsidR="00E23FB8" w:rsidRDefault="00000000">
          <w:pPr>
            <w:pStyle w:val="TOC1"/>
            <w:tabs>
              <w:tab w:val="left" w:pos="660"/>
              <w:tab w:val="right" w:leader="dot" w:pos="9016"/>
            </w:tabs>
            <w:rPr>
              <w:rFonts w:cstheme="minorBidi"/>
              <w:noProof/>
              <w:lang w:val="en-IN" w:eastAsia="en-IN"/>
            </w:rPr>
          </w:pPr>
          <w:hyperlink w:anchor="_Toc111076725" w:history="1">
            <w:r w:rsidR="00E23FB8" w:rsidRPr="00336253">
              <w:rPr>
                <w:rStyle w:val="Hyperlink"/>
                <w:noProof/>
              </w:rPr>
              <w:t>11</w:t>
            </w:r>
            <w:r w:rsidR="00E23FB8">
              <w:rPr>
                <w:rFonts w:cstheme="minorBidi"/>
                <w:noProof/>
                <w:lang w:val="en-IN" w:eastAsia="en-IN"/>
              </w:rPr>
              <w:tab/>
            </w:r>
            <w:r w:rsidR="00E23FB8" w:rsidRPr="00336253">
              <w:rPr>
                <w:rStyle w:val="Hyperlink"/>
                <w:noProof/>
              </w:rPr>
              <w:t>Conclusion</w:t>
            </w:r>
            <w:r w:rsidR="00E23FB8">
              <w:rPr>
                <w:noProof/>
                <w:webHidden/>
              </w:rPr>
              <w:tab/>
            </w:r>
            <w:r w:rsidR="00E23FB8">
              <w:rPr>
                <w:noProof/>
                <w:webHidden/>
              </w:rPr>
              <w:fldChar w:fldCharType="begin"/>
            </w:r>
            <w:r w:rsidR="00E23FB8">
              <w:rPr>
                <w:noProof/>
                <w:webHidden/>
              </w:rPr>
              <w:instrText xml:space="preserve"> PAGEREF _Toc111076725 \h </w:instrText>
            </w:r>
            <w:r w:rsidR="00E23FB8">
              <w:rPr>
                <w:noProof/>
                <w:webHidden/>
              </w:rPr>
            </w:r>
            <w:r w:rsidR="00E23FB8">
              <w:rPr>
                <w:noProof/>
                <w:webHidden/>
              </w:rPr>
              <w:fldChar w:fldCharType="separate"/>
            </w:r>
            <w:r w:rsidR="00E23FB8">
              <w:rPr>
                <w:noProof/>
                <w:webHidden/>
              </w:rPr>
              <w:t>38</w:t>
            </w:r>
            <w:r w:rsidR="00E23FB8">
              <w:rPr>
                <w:noProof/>
                <w:webHidden/>
              </w:rPr>
              <w:fldChar w:fldCharType="end"/>
            </w:r>
          </w:hyperlink>
        </w:p>
        <w:p w14:paraId="1832F95E" w14:textId="4A87127C" w:rsidR="00E23FB8" w:rsidRDefault="00000000">
          <w:pPr>
            <w:pStyle w:val="TOC1"/>
            <w:tabs>
              <w:tab w:val="left" w:pos="660"/>
              <w:tab w:val="right" w:leader="dot" w:pos="9016"/>
            </w:tabs>
            <w:rPr>
              <w:rFonts w:cstheme="minorBidi"/>
              <w:noProof/>
              <w:lang w:val="en-IN" w:eastAsia="en-IN"/>
            </w:rPr>
          </w:pPr>
          <w:hyperlink w:anchor="_Toc111076726" w:history="1">
            <w:r w:rsidR="00E23FB8" w:rsidRPr="00336253">
              <w:rPr>
                <w:rStyle w:val="Hyperlink"/>
                <w:noProof/>
              </w:rPr>
              <w:t>12</w:t>
            </w:r>
            <w:r w:rsidR="00E23FB8">
              <w:rPr>
                <w:rFonts w:cstheme="minorBidi"/>
                <w:noProof/>
                <w:lang w:val="en-IN" w:eastAsia="en-IN"/>
              </w:rPr>
              <w:tab/>
            </w:r>
            <w:r w:rsidR="00E23FB8" w:rsidRPr="00336253">
              <w:rPr>
                <w:rStyle w:val="Hyperlink"/>
                <w:noProof/>
              </w:rPr>
              <w:t>Project Timeline</w:t>
            </w:r>
            <w:r w:rsidR="00E23FB8">
              <w:rPr>
                <w:noProof/>
                <w:webHidden/>
              </w:rPr>
              <w:tab/>
            </w:r>
            <w:r w:rsidR="00E23FB8">
              <w:rPr>
                <w:noProof/>
                <w:webHidden/>
              </w:rPr>
              <w:fldChar w:fldCharType="begin"/>
            </w:r>
            <w:r w:rsidR="00E23FB8">
              <w:rPr>
                <w:noProof/>
                <w:webHidden/>
              </w:rPr>
              <w:instrText xml:space="preserve"> PAGEREF _Toc111076726 \h </w:instrText>
            </w:r>
            <w:r w:rsidR="00E23FB8">
              <w:rPr>
                <w:noProof/>
                <w:webHidden/>
              </w:rPr>
            </w:r>
            <w:r w:rsidR="00E23FB8">
              <w:rPr>
                <w:noProof/>
                <w:webHidden/>
              </w:rPr>
              <w:fldChar w:fldCharType="separate"/>
            </w:r>
            <w:r w:rsidR="00E23FB8">
              <w:rPr>
                <w:noProof/>
                <w:webHidden/>
              </w:rPr>
              <w:t>39</w:t>
            </w:r>
            <w:r w:rsidR="00E23FB8">
              <w:rPr>
                <w:noProof/>
                <w:webHidden/>
              </w:rPr>
              <w:fldChar w:fldCharType="end"/>
            </w:r>
          </w:hyperlink>
        </w:p>
        <w:p w14:paraId="76953F5F" w14:textId="1D34BC99" w:rsidR="00E23FB8" w:rsidRDefault="00000000">
          <w:pPr>
            <w:pStyle w:val="TOC1"/>
            <w:tabs>
              <w:tab w:val="left" w:pos="660"/>
              <w:tab w:val="right" w:leader="dot" w:pos="9016"/>
            </w:tabs>
            <w:rPr>
              <w:rFonts w:cstheme="minorBidi"/>
              <w:noProof/>
              <w:lang w:val="en-IN" w:eastAsia="en-IN"/>
            </w:rPr>
          </w:pPr>
          <w:hyperlink w:anchor="_Toc111076727" w:history="1">
            <w:r w:rsidR="00E23FB8" w:rsidRPr="00336253">
              <w:rPr>
                <w:rStyle w:val="Hyperlink"/>
                <w:noProof/>
              </w:rPr>
              <w:t>13</w:t>
            </w:r>
            <w:r w:rsidR="00E23FB8">
              <w:rPr>
                <w:rFonts w:cstheme="minorBidi"/>
                <w:noProof/>
                <w:lang w:val="en-IN" w:eastAsia="en-IN"/>
              </w:rPr>
              <w:tab/>
            </w:r>
            <w:r w:rsidR="00E23FB8" w:rsidRPr="00336253">
              <w:rPr>
                <w:rStyle w:val="Hyperlink"/>
                <w:noProof/>
              </w:rPr>
              <w:t>Appendix B User Guide</w:t>
            </w:r>
            <w:r w:rsidR="00E23FB8">
              <w:rPr>
                <w:noProof/>
                <w:webHidden/>
              </w:rPr>
              <w:tab/>
            </w:r>
            <w:r w:rsidR="00E23FB8">
              <w:rPr>
                <w:noProof/>
                <w:webHidden/>
              </w:rPr>
              <w:fldChar w:fldCharType="begin"/>
            </w:r>
            <w:r w:rsidR="00E23FB8">
              <w:rPr>
                <w:noProof/>
                <w:webHidden/>
              </w:rPr>
              <w:instrText xml:space="preserve"> PAGEREF _Toc111076727 \h </w:instrText>
            </w:r>
            <w:r w:rsidR="00E23FB8">
              <w:rPr>
                <w:noProof/>
                <w:webHidden/>
              </w:rPr>
            </w:r>
            <w:r w:rsidR="00E23FB8">
              <w:rPr>
                <w:noProof/>
                <w:webHidden/>
              </w:rPr>
              <w:fldChar w:fldCharType="separate"/>
            </w:r>
            <w:r w:rsidR="00E23FB8">
              <w:rPr>
                <w:noProof/>
                <w:webHidden/>
              </w:rPr>
              <w:t>40</w:t>
            </w:r>
            <w:r w:rsidR="00E23FB8">
              <w:rPr>
                <w:noProof/>
                <w:webHidden/>
              </w:rPr>
              <w:fldChar w:fldCharType="end"/>
            </w:r>
          </w:hyperlink>
        </w:p>
        <w:p w14:paraId="56AD1081" w14:textId="587E0DCF" w:rsidR="00E23FB8" w:rsidRDefault="00000000">
          <w:pPr>
            <w:pStyle w:val="TOC1"/>
            <w:tabs>
              <w:tab w:val="left" w:pos="660"/>
              <w:tab w:val="right" w:leader="dot" w:pos="9016"/>
            </w:tabs>
            <w:rPr>
              <w:rFonts w:cstheme="minorBidi"/>
              <w:noProof/>
              <w:lang w:val="en-IN" w:eastAsia="en-IN"/>
            </w:rPr>
          </w:pPr>
          <w:hyperlink w:anchor="_Toc111076728" w:history="1">
            <w:r w:rsidR="00E23FB8" w:rsidRPr="00336253">
              <w:rPr>
                <w:rStyle w:val="Hyperlink"/>
                <w:noProof/>
              </w:rPr>
              <w:t>14</w:t>
            </w:r>
            <w:r w:rsidR="00E23FB8">
              <w:rPr>
                <w:rFonts w:cstheme="minorBidi"/>
                <w:noProof/>
                <w:lang w:val="en-IN" w:eastAsia="en-IN"/>
              </w:rPr>
              <w:tab/>
            </w:r>
            <w:r w:rsidR="00E23FB8" w:rsidRPr="00336253">
              <w:rPr>
                <w:rStyle w:val="Hyperlink"/>
                <w:noProof/>
              </w:rPr>
              <w:t>Appendix C Ethics Documents</w:t>
            </w:r>
            <w:r w:rsidR="00E23FB8">
              <w:rPr>
                <w:noProof/>
                <w:webHidden/>
              </w:rPr>
              <w:tab/>
            </w:r>
            <w:r w:rsidR="00E23FB8">
              <w:rPr>
                <w:noProof/>
                <w:webHidden/>
              </w:rPr>
              <w:fldChar w:fldCharType="begin"/>
            </w:r>
            <w:r w:rsidR="00E23FB8">
              <w:rPr>
                <w:noProof/>
                <w:webHidden/>
              </w:rPr>
              <w:instrText xml:space="preserve"> PAGEREF _Toc111076728 \h </w:instrText>
            </w:r>
            <w:r w:rsidR="00E23FB8">
              <w:rPr>
                <w:noProof/>
                <w:webHidden/>
              </w:rPr>
            </w:r>
            <w:r w:rsidR="00E23FB8">
              <w:rPr>
                <w:noProof/>
                <w:webHidden/>
              </w:rPr>
              <w:fldChar w:fldCharType="separate"/>
            </w:r>
            <w:r w:rsidR="00E23FB8">
              <w:rPr>
                <w:noProof/>
                <w:webHidden/>
              </w:rPr>
              <w:t>41</w:t>
            </w:r>
            <w:r w:rsidR="00E23FB8">
              <w:rPr>
                <w:noProof/>
                <w:webHidden/>
              </w:rPr>
              <w:fldChar w:fldCharType="end"/>
            </w:r>
          </w:hyperlink>
        </w:p>
        <w:p w14:paraId="485EFB68" w14:textId="530A5571" w:rsidR="00E23FB8" w:rsidRDefault="00000000">
          <w:pPr>
            <w:pStyle w:val="TOC1"/>
            <w:tabs>
              <w:tab w:val="left" w:pos="660"/>
              <w:tab w:val="right" w:leader="dot" w:pos="9016"/>
            </w:tabs>
            <w:rPr>
              <w:rFonts w:cstheme="minorBidi"/>
              <w:noProof/>
              <w:lang w:val="en-IN" w:eastAsia="en-IN"/>
            </w:rPr>
          </w:pPr>
          <w:hyperlink w:anchor="_Toc111076729" w:history="1">
            <w:r w:rsidR="00E23FB8" w:rsidRPr="00336253">
              <w:rPr>
                <w:rStyle w:val="Hyperlink"/>
                <w:noProof/>
              </w:rPr>
              <w:t>15</w:t>
            </w:r>
            <w:r w:rsidR="00E23FB8">
              <w:rPr>
                <w:rFonts w:cstheme="minorBidi"/>
                <w:noProof/>
                <w:lang w:val="en-IN" w:eastAsia="en-IN"/>
              </w:rPr>
              <w:tab/>
            </w:r>
            <w:r w:rsidR="00E23FB8" w:rsidRPr="00336253">
              <w:rPr>
                <w:rStyle w:val="Hyperlink"/>
                <w:noProof/>
              </w:rPr>
              <w:t>Bibliography</w:t>
            </w:r>
            <w:r w:rsidR="00E23FB8">
              <w:rPr>
                <w:noProof/>
                <w:webHidden/>
              </w:rPr>
              <w:tab/>
            </w:r>
            <w:r w:rsidR="00E23FB8">
              <w:rPr>
                <w:noProof/>
                <w:webHidden/>
              </w:rPr>
              <w:fldChar w:fldCharType="begin"/>
            </w:r>
            <w:r w:rsidR="00E23FB8">
              <w:rPr>
                <w:noProof/>
                <w:webHidden/>
              </w:rPr>
              <w:instrText xml:space="preserve"> PAGEREF _Toc111076729 \h </w:instrText>
            </w:r>
            <w:r w:rsidR="00E23FB8">
              <w:rPr>
                <w:noProof/>
                <w:webHidden/>
              </w:rPr>
            </w:r>
            <w:r w:rsidR="00E23FB8">
              <w:rPr>
                <w:noProof/>
                <w:webHidden/>
              </w:rPr>
              <w:fldChar w:fldCharType="separate"/>
            </w:r>
            <w:r w:rsidR="00E23FB8">
              <w:rPr>
                <w:noProof/>
                <w:webHidden/>
              </w:rPr>
              <w:t>42</w:t>
            </w:r>
            <w:r w:rsidR="00E23FB8">
              <w:rPr>
                <w:noProof/>
                <w:webHidden/>
              </w:rPr>
              <w:fldChar w:fldCharType="end"/>
            </w:r>
          </w:hyperlink>
        </w:p>
        <w:p w14:paraId="2242CC7C" w14:textId="7EDF96C0"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3B27992C" w14:textId="6216E7B3" w:rsidR="003905CF"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1239014" w:history="1">
        <w:r w:rsidR="003905CF" w:rsidRPr="00726FA9">
          <w:rPr>
            <w:rStyle w:val="Hyperlink"/>
            <w:noProof/>
          </w:rPr>
          <w:t>Figure 1: The transformer - model architecture</w:t>
        </w:r>
        <w:r w:rsidR="003905CF">
          <w:rPr>
            <w:noProof/>
            <w:webHidden/>
          </w:rPr>
          <w:tab/>
        </w:r>
        <w:r w:rsidR="003905CF">
          <w:rPr>
            <w:noProof/>
            <w:webHidden/>
          </w:rPr>
          <w:fldChar w:fldCharType="begin"/>
        </w:r>
        <w:r w:rsidR="003905CF">
          <w:rPr>
            <w:noProof/>
            <w:webHidden/>
          </w:rPr>
          <w:instrText xml:space="preserve"> PAGEREF _Toc111239014 \h </w:instrText>
        </w:r>
        <w:r w:rsidR="003905CF">
          <w:rPr>
            <w:noProof/>
            <w:webHidden/>
          </w:rPr>
        </w:r>
        <w:r w:rsidR="003905CF">
          <w:rPr>
            <w:noProof/>
            <w:webHidden/>
          </w:rPr>
          <w:fldChar w:fldCharType="separate"/>
        </w:r>
        <w:r w:rsidR="003905CF">
          <w:rPr>
            <w:noProof/>
            <w:webHidden/>
          </w:rPr>
          <w:t>16</w:t>
        </w:r>
        <w:r w:rsidR="003905CF">
          <w:rPr>
            <w:noProof/>
            <w:webHidden/>
          </w:rPr>
          <w:fldChar w:fldCharType="end"/>
        </w:r>
      </w:hyperlink>
    </w:p>
    <w:p w14:paraId="792C0D30" w14:textId="5F868E37" w:rsidR="003905CF" w:rsidRDefault="003905CF">
      <w:pPr>
        <w:pStyle w:val="TableofFigures"/>
        <w:tabs>
          <w:tab w:val="right" w:leader="dot" w:pos="9016"/>
        </w:tabs>
        <w:rPr>
          <w:rFonts w:eastAsiaTheme="minorEastAsia"/>
          <w:noProof/>
          <w:lang w:eastAsia="en-IN"/>
        </w:rPr>
      </w:pPr>
      <w:hyperlink w:anchor="_Toc111239015" w:history="1">
        <w:r w:rsidRPr="00726FA9">
          <w:rPr>
            <w:rStyle w:val="Hyperlink"/>
            <w:noProof/>
          </w:rPr>
          <w:t>Figure 3 Conversation Perspectives</w:t>
        </w:r>
        <w:r>
          <w:rPr>
            <w:noProof/>
            <w:webHidden/>
          </w:rPr>
          <w:tab/>
        </w:r>
        <w:r>
          <w:rPr>
            <w:noProof/>
            <w:webHidden/>
          </w:rPr>
          <w:fldChar w:fldCharType="begin"/>
        </w:r>
        <w:r>
          <w:rPr>
            <w:noProof/>
            <w:webHidden/>
          </w:rPr>
          <w:instrText xml:space="preserve"> PAGEREF _Toc111239015 \h </w:instrText>
        </w:r>
        <w:r>
          <w:rPr>
            <w:noProof/>
            <w:webHidden/>
          </w:rPr>
        </w:r>
        <w:r>
          <w:rPr>
            <w:noProof/>
            <w:webHidden/>
          </w:rPr>
          <w:fldChar w:fldCharType="separate"/>
        </w:r>
        <w:r>
          <w:rPr>
            <w:noProof/>
            <w:webHidden/>
          </w:rPr>
          <w:t>30</w:t>
        </w:r>
        <w:r>
          <w:rPr>
            <w:noProof/>
            <w:webHidden/>
          </w:rPr>
          <w:fldChar w:fldCharType="end"/>
        </w:r>
      </w:hyperlink>
    </w:p>
    <w:p w14:paraId="2A02F355" w14:textId="73CC48B2" w:rsidR="003905CF" w:rsidRDefault="003905CF">
      <w:pPr>
        <w:pStyle w:val="TableofFigures"/>
        <w:tabs>
          <w:tab w:val="right" w:leader="dot" w:pos="9016"/>
        </w:tabs>
        <w:rPr>
          <w:rFonts w:eastAsiaTheme="minorEastAsia"/>
          <w:noProof/>
          <w:lang w:eastAsia="en-IN"/>
        </w:rPr>
      </w:pPr>
      <w:hyperlink w:anchor="_Toc111239016" w:history="1">
        <w:r w:rsidRPr="00726FA9">
          <w:rPr>
            <w:rStyle w:val="Hyperlink"/>
            <w:noProof/>
          </w:rPr>
          <w:t>Figure 4 Project Timeline</w:t>
        </w:r>
        <w:r>
          <w:rPr>
            <w:noProof/>
            <w:webHidden/>
          </w:rPr>
          <w:tab/>
        </w:r>
        <w:r>
          <w:rPr>
            <w:noProof/>
            <w:webHidden/>
          </w:rPr>
          <w:fldChar w:fldCharType="begin"/>
        </w:r>
        <w:r>
          <w:rPr>
            <w:noProof/>
            <w:webHidden/>
          </w:rPr>
          <w:instrText xml:space="preserve"> PAGEREF _Toc111239016 \h </w:instrText>
        </w:r>
        <w:r>
          <w:rPr>
            <w:noProof/>
            <w:webHidden/>
          </w:rPr>
        </w:r>
        <w:r>
          <w:rPr>
            <w:noProof/>
            <w:webHidden/>
          </w:rPr>
          <w:fldChar w:fldCharType="separate"/>
        </w:r>
        <w:r>
          <w:rPr>
            <w:noProof/>
            <w:webHidden/>
          </w:rPr>
          <w:t>41</w:t>
        </w:r>
        <w:r>
          <w:rPr>
            <w:noProof/>
            <w:webHidden/>
          </w:rPr>
          <w:fldChar w:fldCharType="end"/>
        </w:r>
      </w:hyperlink>
    </w:p>
    <w:p w14:paraId="3053B2F0" w14:textId="4E3DD853"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70EA4592" w14:textId="3125039E" w:rsidR="003905CF"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1239017" w:history="1">
        <w:r w:rsidR="003905CF" w:rsidRPr="001D0C3D">
          <w:rPr>
            <w:rStyle w:val="Hyperlink"/>
            <w:noProof/>
          </w:rPr>
          <w:t>Table 1: NLP Tasks and Applications</w:t>
        </w:r>
        <w:r w:rsidR="003905CF">
          <w:rPr>
            <w:noProof/>
            <w:webHidden/>
          </w:rPr>
          <w:tab/>
        </w:r>
        <w:r w:rsidR="003905CF">
          <w:rPr>
            <w:noProof/>
            <w:webHidden/>
          </w:rPr>
          <w:fldChar w:fldCharType="begin"/>
        </w:r>
        <w:r w:rsidR="003905CF">
          <w:rPr>
            <w:noProof/>
            <w:webHidden/>
          </w:rPr>
          <w:instrText xml:space="preserve"> PAGEREF _Toc111239017 \h </w:instrText>
        </w:r>
        <w:r w:rsidR="003905CF">
          <w:rPr>
            <w:noProof/>
            <w:webHidden/>
          </w:rPr>
        </w:r>
        <w:r w:rsidR="003905CF">
          <w:rPr>
            <w:noProof/>
            <w:webHidden/>
          </w:rPr>
          <w:fldChar w:fldCharType="separate"/>
        </w:r>
        <w:r w:rsidR="003905CF">
          <w:rPr>
            <w:noProof/>
            <w:webHidden/>
          </w:rPr>
          <w:t>13</w:t>
        </w:r>
        <w:r w:rsidR="003905CF">
          <w:rPr>
            <w:noProof/>
            <w:webHidden/>
          </w:rPr>
          <w:fldChar w:fldCharType="end"/>
        </w:r>
      </w:hyperlink>
    </w:p>
    <w:p w14:paraId="667BF576" w14:textId="6EF4107D" w:rsidR="003905CF" w:rsidRDefault="003905CF">
      <w:pPr>
        <w:pStyle w:val="TableofFigures"/>
        <w:tabs>
          <w:tab w:val="right" w:leader="dot" w:pos="9016"/>
        </w:tabs>
        <w:rPr>
          <w:rFonts w:eastAsiaTheme="minorEastAsia"/>
          <w:noProof/>
          <w:lang w:eastAsia="en-IN"/>
        </w:rPr>
      </w:pPr>
      <w:hyperlink w:anchor="_Toc111239018" w:history="1">
        <w:r w:rsidRPr="001D0C3D">
          <w:rPr>
            <w:rStyle w:val="Hyperlink"/>
            <w:noProof/>
          </w:rPr>
          <w:t>Table 2: Language blocks and NLP Applications</w:t>
        </w:r>
        <w:r>
          <w:rPr>
            <w:noProof/>
            <w:webHidden/>
          </w:rPr>
          <w:tab/>
        </w:r>
        <w:r>
          <w:rPr>
            <w:noProof/>
            <w:webHidden/>
          </w:rPr>
          <w:fldChar w:fldCharType="begin"/>
        </w:r>
        <w:r>
          <w:rPr>
            <w:noProof/>
            <w:webHidden/>
          </w:rPr>
          <w:instrText xml:space="preserve"> PAGEREF _Toc111239018 \h </w:instrText>
        </w:r>
        <w:r>
          <w:rPr>
            <w:noProof/>
            <w:webHidden/>
          </w:rPr>
        </w:r>
        <w:r>
          <w:rPr>
            <w:noProof/>
            <w:webHidden/>
          </w:rPr>
          <w:fldChar w:fldCharType="separate"/>
        </w:r>
        <w:r>
          <w:rPr>
            <w:noProof/>
            <w:webHidden/>
          </w:rPr>
          <w:t>13</w:t>
        </w:r>
        <w:r>
          <w:rPr>
            <w:noProof/>
            <w:webHidden/>
          </w:rPr>
          <w:fldChar w:fldCharType="end"/>
        </w:r>
      </w:hyperlink>
    </w:p>
    <w:p w14:paraId="3C84A0C9" w14:textId="64A92E97" w:rsidR="003905CF" w:rsidRDefault="003905CF">
      <w:pPr>
        <w:pStyle w:val="TableofFigures"/>
        <w:tabs>
          <w:tab w:val="right" w:leader="dot" w:pos="9016"/>
        </w:tabs>
        <w:rPr>
          <w:rFonts w:eastAsiaTheme="minorEastAsia"/>
          <w:noProof/>
          <w:lang w:eastAsia="en-IN"/>
        </w:rPr>
      </w:pPr>
      <w:hyperlink w:anchor="_Toc111239019" w:history="1">
        <w:r w:rsidRPr="001D0C3D">
          <w:rPr>
            <w:rStyle w:val="Hyperlink"/>
            <w:noProof/>
          </w:rPr>
          <w:t>Table :3 NLU Intent data</w:t>
        </w:r>
        <w:r>
          <w:rPr>
            <w:noProof/>
            <w:webHidden/>
          </w:rPr>
          <w:tab/>
        </w:r>
        <w:r>
          <w:rPr>
            <w:noProof/>
            <w:webHidden/>
          </w:rPr>
          <w:fldChar w:fldCharType="begin"/>
        </w:r>
        <w:r>
          <w:rPr>
            <w:noProof/>
            <w:webHidden/>
          </w:rPr>
          <w:instrText xml:space="preserve"> PAGEREF _Toc111239019 \h </w:instrText>
        </w:r>
        <w:r>
          <w:rPr>
            <w:noProof/>
            <w:webHidden/>
          </w:rPr>
        </w:r>
        <w:r>
          <w:rPr>
            <w:noProof/>
            <w:webHidden/>
          </w:rPr>
          <w:fldChar w:fldCharType="separate"/>
        </w:r>
        <w:r>
          <w:rPr>
            <w:noProof/>
            <w:webHidden/>
          </w:rPr>
          <w:t>32</w:t>
        </w:r>
        <w:r>
          <w:rPr>
            <w:noProof/>
            <w:webHidden/>
          </w:rPr>
          <w:fldChar w:fldCharType="end"/>
        </w:r>
      </w:hyperlink>
    </w:p>
    <w:p w14:paraId="47190E98" w14:textId="2B386242" w:rsidR="003905CF" w:rsidRDefault="003905CF">
      <w:pPr>
        <w:pStyle w:val="TableofFigures"/>
        <w:tabs>
          <w:tab w:val="right" w:leader="dot" w:pos="9016"/>
        </w:tabs>
        <w:rPr>
          <w:rFonts w:eastAsiaTheme="minorEastAsia"/>
          <w:noProof/>
          <w:lang w:eastAsia="en-IN"/>
        </w:rPr>
      </w:pPr>
      <w:hyperlink w:anchor="_Toc111239020" w:history="1">
        <w:r w:rsidRPr="001D0C3D">
          <w:rPr>
            <w:rStyle w:val="Hyperlink"/>
            <w:noProof/>
          </w:rPr>
          <w:t>Table 4: NLG Resposne data</w:t>
        </w:r>
        <w:r>
          <w:rPr>
            <w:noProof/>
            <w:webHidden/>
          </w:rPr>
          <w:tab/>
        </w:r>
        <w:r>
          <w:rPr>
            <w:noProof/>
            <w:webHidden/>
          </w:rPr>
          <w:fldChar w:fldCharType="begin"/>
        </w:r>
        <w:r>
          <w:rPr>
            <w:noProof/>
            <w:webHidden/>
          </w:rPr>
          <w:instrText xml:space="preserve"> PAGEREF _Toc111239020 \h </w:instrText>
        </w:r>
        <w:r>
          <w:rPr>
            <w:noProof/>
            <w:webHidden/>
          </w:rPr>
        </w:r>
        <w:r>
          <w:rPr>
            <w:noProof/>
            <w:webHidden/>
          </w:rPr>
          <w:fldChar w:fldCharType="separate"/>
        </w:r>
        <w:r>
          <w:rPr>
            <w:noProof/>
            <w:webHidden/>
          </w:rPr>
          <w:t>33</w:t>
        </w:r>
        <w:r>
          <w:rPr>
            <w:noProof/>
            <w:webHidden/>
          </w:rPr>
          <w:fldChar w:fldCharType="end"/>
        </w:r>
      </w:hyperlink>
    </w:p>
    <w:p w14:paraId="2751B350" w14:textId="311FACEE" w:rsidR="003905CF" w:rsidRDefault="003905CF">
      <w:pPr>
        <w:pStyle w:val="TableofFigures"/>
        <w:tabs>
          <w:tab w:val="right" w:leader="dot" w:pos="9016"/>
        </w:tabs>
        <w:rPr>
          <w:rFonts w:eastAsiaTheme="minorEastAsia"/>
          <w:noProof/>
          <w:lang w:eastAsia="en-IN"/>
        </w:rPr>
      </w:pPr>
      <w:hyperlink w:anchor="_Toc111239021" w:history="1">
        <w:r w:rsidRPr="001D0C3D">
          <w:rPr>
            <w:rStyle w:val="Hyperlink"/>
            <w:noProof/>
          </w:rPr>
          <w:t>Table 5: Story data for DM</w:t>
        </w:r>
        <w:r>
          <w:rPr>
            <w:noProof/>
            <w:webHidden/>
          </w:rPr>
          <w:tab/>
        </w:r>
        <w:r>
          <w:rPr>
            <w:noProof/>
            <w:webHidden/>
          </w:rPr>
          <w:fldChar w:fldCharType="begin"/>
        </w:r>
        <w:r>
          <w:rPr>
            <w:noProof/>
            <w:webHidden/>
          </w:rPr>
          <w:instrText xml:space="preserve"> PAGEREF _Toc111239021 \h </w:instrText>
        </w:r>
        <w:r>
          <w:rPr>
            <w:noProof/>
            <w:webHidden/>
          </w:rPr>
        </w:r>
        <w:r>
          <w:rPr>
            <w:noProof/>
            <w:webHidden/>
          </w:rPr>
          <w:fldChar w:fldCharType="separate"/>
        </w:r>
        <w:r>
          <w:rPr>
            <w:noProof/>
            <w:webHidden/>
          </w:rPr>
          <w:t>33</w:t>
        </w:r>
        <w:r>
          <w:rPr>
            <w:noProof/>
            <w:webHidden/>
          </w:rPr>
          <w:fldChar w:fldCharType="end"/>
        </w:r>
      </w:hyperlink>
    </w:p>
    <w:p w14:paraId="0458D297" w14:textId="099FE4D6" w:rsidR="003905CF" w:rsidRDefault="003905CF">
      <w:pPr>
        <w:pStyle w:val="TableofFigures"/>
        <w:tabs>
          <w:tab w:val="right" w:leader="dot" w:pos="9016"/>
        </w:tabs>
        <w:rPr>
          <w:rFonts w:eastAsiaTheme="minorEastAsia"/>
          <w:noProof/>
          <w:lang w:eastAsia="en-IN"/>
        </w:rPr>
      </w:pPr>
      <w:hyperlink w:anchor="_Toc111239022" w:history="1">
        <w:r w:rsidRPr="001D0C3D">
          <w:rPr>
            <w:rStyle w:val="Hyperlink"/>
            <w:noProof/>
          </w:rPr>
          <w:t>Table 6: Rule data for DM</w:t>
        </w:r>
        <w:r>
          <w:rPr>
            <w:noProof/>
            <w:webHidden/>
          </w:rPr>
          <w:tab/>
        </w:r>
        <w:r>
          <w:rPr>
            <w:noProof/>
            <w:webHidden/>
          </w:rPr>
          <w:fldChar w:fldCharType="begin"/>
        </w:r>
        <w:r>
          <w:rPr>
            <w:noProof/>
            <w:webHidden/>
          </w:rPr>
          <w:instrText xml:space="preserve"> PAGEREF _Toc111239022 \h </w:instrText>
        </w:r>
        <w:r>
          <w:rPr>
            <w:noProof/>
            <w:webHidden/>
          </w:rPr>
        </w:r>
        <w:r>
          <w:rPr>
            <w:noProof/>
            <w:webHidden/>
          </w:rPr>
          <w:fldChar w:fldCharType="separate"/>
        </w:r>
        <w:r>
          <w:rPr>
            <w:noProof/>
            <w:webHidden/>
          </w:rPr>
          <w:t>34</w:t>
        </w:r>
        <w:r>
          <w:rPr>
            <w:noProof/>
            <w:webHidden/>
          </w:rPr>
          <w:fldChar w:fldCharType="end"/>
        </w:r>
      </w:hyperlink>
    </w:p>
    <w:p w14:paraId="5E93AC1E" w14:textId="1B527444" w:rsidR="003905CF" w:rsidRDefault="003905CF">
      <w:pPr>
        <w:pStyle w:val="TableofFigures"/>
        <w:tabs>
          <w:tab w:val="right" w:leader="dot" w:pos="9016"/>
        </w:tabs>
        <w:rPr>
          <w:rFonts w:eastAsiaTheme="minorEastAsia"/>
          <w:noProof/>
          <w:lang w:eastAsia="en-IN"/>
        </w:rPr>
      </w:pPr>
      <w:hyperlink w:anchor="_Toc111239023" w:history="1">
        <w:r w:rsidRPr="001D0C3D">
          <w:rPr>
            <w:rStyle w:val="Hyperlink"/>
            <w:noProof/>
          </w:rPr>
          <w:t>Table 7: Slot data for DM</w:t>
        </w:r>
        <w:r>
          <w:rPr>
            <w:noProof/>
            <w:webHidden/>
          </w:rPr>
          <w:tab/>
        </w:r>
        <w:r>
          <w:rPr>
            <w:noProof/>
            <w:webHidden/>
          </w:rPr>
          <w:fldChar w:fldCharType="begin"/>
        </w:r>
        <w:r>
          <w:rPr>
            <w:noProof/>
            <w:webHidden/>
          </w:rPr>
          <w:instrText xml:space="preserve"> PAGEREF _Toc111239023 \h </w:instrText>
        </w:r>
        <w:r>
          <w:rPr>
            <w:noProof/>
            <w:webHidden/>
          </w:rPr>
        </w:r>
        <w:r>
          <w:rPr>
            <w:noProof/>
            <w:webHidden/>
          </w:rPr>
          <w:fldChar w:fldCharType="separate"/>
        </w:r>
        <w:r>
          <w:rPr>
            <w:noProof/>
            <w:webHidden/>
          </w:rPr>
          <w:t>34</w:t>
        </w:r>
        <w:r>
          <w:rPr>
            <w:noProof/>
            <w:webHidden/>
          </w:rPr>
          <w:fldChar w:fldCharType="end"/>
        </w:r>
      </w:hyperlink>
    </w:p>
    <w:p w14:paraId="246B2F5C" w14:textId="623EDCC1" w:rsidR="00546224" w:rsidRDefault="00ED02EF">
      <w:r>
        <w:fldChar w:fldCharType="end"/>
      </w:r>
      <w:r w:rsidR="00546224">
        <w:br w:type="page"/>
      </w:r>
    </w:p>
    <w:p w14:paraId="3370B3A6" w14:textId="133198D8" w:rsidR="00787AF2" w:rsidRPr="00882E6C" w:rsidRDefault="00787AF2" w:rsidP="00882E6C">
      <w:pPr>
        <w:jc w:val="center"/>
        <w:rPr>
          <w:rFonts w:asciiTheme="majorHAnsi" w:hAnsiTheme="majorHAnsi" w:cstheme="majorHAnsi"/>
          <w:color w:val="2F5496" w:themeColor="accent1" w:themeShade="BF"/>
        </w:rPr>
      </w:pPr>
      <w:r w:rsidRPr="00882E6C">
        <w:rPr>
          <w:rFonts w:asciiTheme="majorHAnsi" w:hAnsiTheme="majorHAnsi" w:cstheme="majorHAnsi"/>
          <w:color w:val="2F5496" w:themeColor="accent1" w:themeShade="BF"/>
          <w:sz w:val="32"/>
          <w:szCs w:val="32"/>
        </w:rPr>
        <w:lastRenderedPageBreak/>
        <w:t>Abbreviations</w:t>
      </w:r>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61236C">
        <w:trPr>
          <w:trHeight w:val="54"/>
        </w:trPr>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70C15A6D" w14:textId="15B37964" w:rsidR="00546224" w:rsidRDefault="00546224">
      <w:r>
        <w:br w:type="page"/>
      </w:r>
    </w:p>
    <w:p w14:paraId="30193F01" w14:textId="31ECA437" w:rsidR="001F277C" w:rsidRDefault="00125FF4" w:rsidP="001F277C">
      <w:pPr>
        <w:pStyle w:val="Heading1"/>
      </w:pPr>
      <w:bookmarkStart w:id="0" w:name="_Toc111076675"/>
      <w:r>
        <w:lastRenderedPageBreak/>
        <w:t>Introduction</w:t>
      </w:r>
      <w:bookmarkEnd w:id="0"/>
    </w:p>
    <w:p w14:paraId="46AB7066" w14:textId="77BFA8A0" w:rsidR="00786942" w:rsidRDefault="001F277C" w:rsidP="00961DBA">
      <w:bookmarkStart w:id="1"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w:t>
      </w:r>
      <w:r w:rsidR="001B2C0D">
        <w:t>users</w:t>
      </w:r>
      <w:r w:rsidR="001434A5">
        <w:t xml:space="preserve"> are interacting with other humans.  </w:t>
      </w:r>
    </w:p>
    <w:p w14:paraId="6655C33D" w14:textId="335CADFC" w:rsidR="00786942" w:rsidRDefault="001831B7" w:rsidP="00F40F21">
      <w:r>
        <w:t xml:space="preserve">Kong </w:t>
      </w:r>
      <w:r>
        <w:fldChar w:fldCharType="begin"/>
      </w:r>
      <w:r>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6E87CC5D"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chatbot</w:t>
      </w:r>
      <w:r w:rsidR="001831B7">
        <w:t xml:space="preserve">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5F332C">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p w14:paraId="54444EEC" w14:textId="05360F5E" w:rsidR="00AF28DC" w:rsidRPr="00AF28DC" w:rsidRDefault="00AF28DC" w:rsidP="00F40F21">
      <w:r>
        <w:t>Conversational AI provides convenient</w:t>
      </w:r>
      <w:r w:rsidR="00B43170">
        <w:t xml:space="preserve"> interactions</w:t>
      </w:r>
      <w:r>
        <w:t xml:space="preserve">, </w:t>
      </w:r>
      <w:r w:rsidR="00B43170">
        <w:t xml:space="preserve">is more </w:t>
      </w:r>
      <w:r>
        <w:t>effective and efficient and hence is important to adopt.</w:t>
      </w:r>
      <w:r w:rsidR="00090E13">
        <w:t xml:space="preserve"> </w:t>
      </w:r>
    </w:p>
    <w:bookmarkEnd w:id="1"/>
    <w:p w14:paraId="6BA3673C" w14:textId="2C92CA87"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2" w:name="_Toc111076677"/>
      <w:r w:rsidRPr="00AC2723">
        <w:t>Importance of the project</w:t>
      </w:r>
      <w:bookmarkEnd w:id="2"/>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AC2723" w:rsidRDefault="00652C9F" w:rsidP="00F40F21">
      <w:pPr>
        <w:shd w:val="clear" w:color="auto" w:fill="FFFFFF"/>
        <w:spacing w:after="360" w:line="240" w:lineRule="auto"/>
        <w:rPr>
          <w:rFonts w:ascii="Noto Serif" w:eastAsia="Times New Roman" w:hAnsi="Noto Serif" w:cs="Noto Serif"/>
          <w:i/>
          <w:iCs/>
          <w:color w:val="3D3B49"/>
          <w:sz w:val="20"/>
          <w:szCs w:val="20"/>
          <w:lang w:eastAsia="en-IN"/>
        </w:rPr>
      </w:pPr>
      <w:r>
        <w:rPr>
          <w:rFonts w:ascii="Noto Serif" w:eastAsia="Times New Roman" w:hAnsi="Noto Serif" w:cs="Noto Serif"/>
          <w:i/>
          <w:iCs/>
          <w:color w:val="3D3B49"/>
          <w:sz w:val="20"/>
          <w:szCs w:val="20"/>
          <w:lang w:eastAsia="en-IN"/>
        </w:rPr>
        <w:t>“</w:t>
      </w:r>
      <w:r w:rsidR="00AC2723" w:rsidRPr="00AC2723">
        <w:rPr>
          <w:rFonts w:ascii="Noto Serif" w:eastAsia="Times New Roman" w:hAnsi="Noto Serif" w:cs="Noto Serif"/>
          <w:i/>
          <w:iCs/>
          <w:color w:val="3D3B49"/>
          <w:sz w:val="20"/>
          <w:szCs w:val="20"/>
          <w:lang w:eastAsia="en-IN"/>
        </w:rPr>
        <w:t>Don’t become a mere recorder of facts, but try to penetrate the mystery of their origin.</w:t>
      </w:r>
      <w:r>
        <w:rPr>
          <w:rFonts w:ascii="Noto Serif" w:eastAsia="Times New Roman" w:hAnsi="Noto Serif" w:cs="Noto Serif"/>
          <w:i/>
          <w:iCs/>
          <w:color w:val="3D3B49"/>
          <w:sz w:val="20"/>
          <w:szCs w:val="20"/>
          <w:lang w:eastAsia="en-IN"/>
        </w:rPr>
        <w:t>”</w:t>
      </w:r>
    </w:p>
    <w:p w14:paraId="5037E8E4" w14:textId="79E2DD55" w:rsidR="00AC2723" w:rsidRPr="00AC2723" w:rsidRDefault="00AC2723" w:rsidP="00F40F21">
      <w:pPr>
        <w:shd w:val="clear" w:color="auto" w:fill="FFFFFF"/>
        <w:spacing w:after="360" w:line="240" w:lineRule="auto"/>
        <w:rPr>
          <w:rFonts w:ascii="Noto Serif" w:eastAsia="Times New Roman" w:hAnsi="Noto Serif" w:cs="Noto Serif"/>
          <w:i/>
          <w:iCs/>
          <w:color w:val="3D3B49"/>
          <w:sz w:val="20"/>
          <w:szCs w:val="20"/>
          <w:lang w:eastAsia="en-IN"/>
        </w:rPr>
      </w:pPr>
      <w:r w:rsidRPr="00AC2723">
        <w:rPr>
          <w:rFonts w:ascii="Noto Serif" w:eastAsia="Times New Roman" w:hAnsi="Noto Serif" w:cs="Noto Serif"/>
          <w:i/>
          <w:iCs/>
          <w:color w:val="3D3B49"/>
          <w:sz w:val="20"/>
          <w:szCs w:val="20"/>
          <w:lang w:eastAsia="en-IN"/>
        </w:rPr>
        <w:t>—Ivan Pavlov</w:t>
      </w:r>
    </w:p>
    <w:p w14:paraId="0420FBB6" w14:textId="0B0457E1" w:rsidR="00AC2723" w:rsidRPr="00421D54" w:rsidRDefault="00AC2723" w:rsidP="00F40F21">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E34FB4">
        <w:fldChar w:fldCharType="begin"/>
      </w:r>
      <w:r w:rsidR="006B6EA7">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E34FB4">
        <w:fldChar w:fldCharType="separate"/>
      </w:r>
      <w:r w:rsidR="00E34FB4">
        <w:rPr>
          <w:noProof/>
        </w:rPr>
        <w:t>(Dolan, 2022)</w:t>
      </w:r>
      <w:r w:rsidR="00E34FB4">
        <w:fldChar w:fldCharType="end"/>
      </w:r>
      <w:r w:rsidR="00421D54" w:rsidRPr="00421D54">
        <w:t xml:space="preserve">, </w:t>
      </w:r>
      <w:r w:rsidR="00E34FB4">
        <w:t>72.3</w:t>
      </w:r>
      <w:r w:rsidR="00421D54" w:rsidRPr="00421D54">
        <w:t xml:space="preserve"> per cent of the time on mobile devices is</w:t>
      </w:r>
      <w:r w:rsidR="00E34FB4">
        <w:t xml:space="preserve"> was spend on smartphones</w:t>
      </w:r>
      <w:r w:rsidR="00421D54" w:rsidRPr="00421D54">
        <w:t>. This is a significant amount of time and conversational AI techniques can greatly simplify interactions between customers and companies.</w:t>
      </w:r>
      <w:r w:rsidR="00FD5E28">
        <w:t xml:space="preserve"> The use of advanced language modes and transform</w:t>
      </w:r>
      <w:r w:rsidR="0000318E">
        <w:t>e</w:t>
      </w:r>
      <w:r w:rsidR="00FD5E28">
        <w:t xml:space="preserve">rs is showing promising results in building chatbots that are much more than just a state machine. </w:t>
      </w:r>
      <w:r w:rsidR="00E34FB4">
        <w:t>The project</w:t>
      </w:r>
      <w:r w:rsidR="00FD5E28">
        <w:t xml:space="preserve"> aim to explore these techniques to build an intelligent chatbot.</w:t>
      </w:r>
    </w:p>
    <w:p w14:paraId="039F66C1" w14:textId="77777777" w:rsidR="00961DBA" w:rsidRDefault="0083161C" w:rsidP="00961DBA">
      <w:pPr>
        <w:pStyle w:val="ListParagraph"/>
        <w:ind w:left="0"/>
      </w:pPr>
      <w:r>
        <w:t>Heatly life is the basis of a prosperous life. In the healthcare domain</w:t>
      </w:r>
      <w:r w:rsidR="00652C9F" w:rsidRPr="00652C9F">
        <w:t>, there is a good amount of reliable knowledge available on th</w:t>
      </w:r>
      <w:r w:rsidR="00652C9F">
        <w:t xml:space="preserve">e </w:t>
      </w:r>
      <w:r w:rsidR="00652C9F" w:rsidRPr="00652C9F">
        <w:t xml:space="preserve">internet from authentic sources such as </w:t>
      </w:r>
      <w:r w:rsidR="00652C9F">
        <w:t>government websites and healthcare research groups. Despite this, common users find it difficult to navigate through the complex healthcare jargon and understand and use this information.</w:t>
      </w:r>
      <w:r>
        <w:t xml:space="preserve"> </w:t>
      </w:r>
      <w:r w:rsidR="00961DBA">
        <w:t xml:space="preserve">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and can lead to further health complications. Having a chatbot-like system can come to the rescue of patients and healthcare services as well. Patients can </w:t>
      </w:r>
      <w:r w:rsidR="00961DBA">
        <w:lastRenderedPageBreak/>
        <w:t xml:space="preserve">ask about their health issues to the chatbot in a fashion like how they will interact with doctors and nurses. They don’t have to be experts in the medical field to interact with chatbots. </w:t>
      </w:r>
    </w:p>
    <w:p w14:paraId="4FDD97AC" w14:textId="63B49665" w:rsidR="00961DBA" w:rsidRDefault="00961DBA" w:rsidP="00961DBA">
      <w:pPr>
        <w:pStyle w:val="ListParagraph"/>
        <w:ind w:left="0"/>
      </w:pPr>
      <w:r>
        <w:t>Chatbots will be intelligent enough to understand a user’s problem, search its knowledge base for possible solutions and present it to the user in an understandable format. Chatbots can be trained to handle mundane administrative tasks and reduce the work pressure on healthcare services. Advanced chatbots can be equipped with voice-based conversation capabilities. With such advanced features, these bots can virtually replace any front desk presents in hospitals and medical services. A chatbot can complete patient registration and data gathering in a timely fashion without waiting for any person. Chatbots can also be integrated with local pharmacies for ordering medicines and medical supplies.</w:t>
      </w:r>
    </w:p>
    <w:p w14:paraId="21FA81A7" w14:textId="77777777" w:rsidR="00961DBA" w:rsidRDefault="00961DBA" w:rsidP="00961DBA">
      <w:pPr>
        <w:pStyle w:val="ListParagraph"/>
        <w:ind w:left="0"/>
      </w:pPr>
    </w:p>
    <w:p w14:paraId="3035A9C3" w14:textId="0DFCC7AB" w:rsidR="00961DBA" w:rsidRDefault="00961DBA" w:rsidP="00961DBA">
      <w:pPr>
        <w:pStyle w:val="ListParagraph"/>
        <w:ind w:left="0"/>
      </w:pPr>
      <w:r>
        <w:t xml:space="preserve">Healthcare chatbots are AI-powered conversational solutions that help patients and healthcare service providers to connect easily. Chatbots can play a critical role in making first-line service available to everyone. Patients can use chatbot systems round the clock and get their queries answered. </w:t>
      </w:r>
      <w:r w:rsidR="0083161C">
        <w:t xml:space="preserve">This project aims at providing easy to use interface with which a common user can extract enough information about the possible illness. </w:t>
      </w:r>
      <w:r w:rsidR="00FD5E28">
        <w:t xml:space="preserve"> </w:t>
      </w:r>
      <w:r>
        <w:t>There are endless possibilities about what chatbots can do. Some of the interesting capabilities can be symptoms checker and triage, self-care advice, health risk assessment, chronic condition monitoring, appointment booking, m</w:t>
      </w:r>
      <w:r w:rsidRPr="00C15920">
        <w:t>edication reminder</w:t>
      </w:r>
      <w:r>
        <w:t xml:space="preserve"> and tracker, healthcare tracker, and much more. Chatbots can make vast medical knowledge available to patients in need. Patients don’t have to wait for doctors’ availability for basic illnesses.  </w:t>
      </w:r>
    </w:p>
    <w:p w14:paraId="502CE99C" w14:textId="6746D5FA" w:rsidR="00652C9F" w:rsidRDefault="00652C9F" w:rsidP="00F40F21">
      <w:r>
        <w:t>Due to the sensitive nature of data in the healthcare domain, healthcare agencies need to be careful while making technological choices. Data protection rights have the utmost importance and failing to comply with the law and privacy may result in significant damage to an organization ( financial, reputational and many other damages).</w:t>
      </w:r>
      <w:r w:rsidR="00FD5E28">
        <w:t xml:space="preserve"> We aim to explore conversational AI platform</w:t>
      </w:r>
      <w:r w:rsidR="0083161C">
        <w:t>s</w:t>
      </w:r>
      <w:r w:rsidR="00FD5E28">
        <w:t xml:space="preserve"> that give developers and organizations more control</w:t>
      </w:r>
      <w:r w:rsidR="00961DBA">
        <w:t xml:space="preserve"> and freedom</w:t>
      </w:r>
      <w:r w:rsidR="00FD5E28">
        <w:t xml:space="preserve"> over the system </w:t>
      </w:r>
      <w:r w:rsidR="009F6158">
        <w:t xml:space="preserve">and its components </w:t>
      </w:r>
      <w:r w:rsidR="00FD5E28">
        <w:t xml:space="preserve">rather than integrating the data </w:t>
      </w:r>
      <w:r w:rsidR="009F6158">
        <w:t xml:space="preserve">and logic </w:t>
      </w:r>
      <w:r w:rsidR="00FD5E28">
        <w:t xml:space="preserve">into prebuilt less customizable products. </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3" w:name="_Toc111076678"/>
      <w:r w:rsidRPr="00A23D64">
        <w:t>Objectives</w:t>
      </w:r>
      <w:bookmarkEnd w:id="3"/>
    </w:p>
    <w:p w14:paraId="1857BC54" w14:textId="2058A748" w:rsidR="007F3B49" w:rsidRPr="00807552" w:rsidRDefault="00886EB5" w:rsidP="007F3B49">
      <w:r>
        <w:t>With this project, we aim to build a prototype of a conversational AI for disease and illness matching by following the objectives mentioned below</w:t>
      </w:r>
    </w:p>
    <w:p w14:paraId="78E0AC3E" w14:textId="0D6945F5" w:rsidR="007F3B49" w:rsidRDefault="007F3B49" w:rsidP="00961DBA">
      <w:pPr>
        <w:pStyle w:val="Heading3"/>
      </w:pPr>
      <w:bookmarkStart w:id="4" w:name="_Toc111076679"/>
      <w:r w:rsidRPr="00807552">
        <w:t>Primary objective</w:t>
      </w:r>
      <w:bookmarkEnd w:id="4"/>
    </w:p>
    <w:p w14:paraId="5E3CBC89" w14:textId="77777777"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 similar to an interactive Q&amp;A system,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rsidP="007F3B49">
      <w:pPr>
        <w:pStyle w:val="ListParagraph"/>
        <w:numPr>
          <w:ilvl w:val="0"/>
          <w:numId w:val="16"/>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77777777" w:rsidR="007F3B49" w:rsidRDefault="007F3B49" w:rsidP="007F3B49">
      <w:pPr>
        <w:pStyle w:val="ListParagraph"/>
        <w:numPr>
          <w:ilvl w:val="0"/>
          <w:numId w:val="16"/>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here an agent can respond to queries </w:t>
      </w:r>
    </w:p>
    <w:p w14:paraId="1A49D34C" w14:textId="77777777" w:rsidR="007F3B49" w:rsidRPr="00D4757B" w:rsidRDefault="007F3B49" w:rsidP="007F3B49">
      <w:pPr>
        <w:pStyle w:val="ListParagraph"/>
        <w:numPr>
          <w:ilvl w:val="0"/>
          <w:numId w:val="16"/>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bookmarkStart w:id="5" w:name="_Toc111076680"/>
      <w:r w:rsidRPr="00807552">
        <w:t>Secondary objective</w:t>
      </w:r>
      <w:bookmarkEnd w:id="5"/>
    </w:p>
    <w:p w14:paraId="705047D1" w14:textId="77777777"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The below objectives aim to enhance dialogue management of the agent: </w:t>
      </w:r>
    </w:p>
    <w:p w14:paraId="52E012A3"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lastRenderedPageBreak/>
        <w:t xml:space="preserve">Gradual information gathering of symptoms from the user </w:t>
      </w:r>
    </w:p>
    <w:p w14:paraId="7937DED6" w14:textId="77777777" w:rsidR="007F3B49" w:rsidRPr="002E3804" w:rsidRDefault="007F3B49" w:rsidP="007F3B49">
      <w:pPr>
        <w:pStyle w:val="ListParagraph"/>
        <w:numPr>
          <w:ilvl w:val="0"/>
          <w:numId w:val="18"/>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Extending the dialogue with back and forth exchange of information to achieve a more humanly conversation </w:t>
      </w:r>
    </w:p>
    <w:p w14:paraId="6F6CBFF6" w14:textId="77777777" w:rsidR="007F3B49" w:rsidRDefault="007F3B49" w:rsidP="00882E6C">
      <w:pPr>
        <w:pStyle w:val="Heading2"/>
        <w:numPr>
          <w:ilvl w:val="0"/>
          <w:numId w:val="0"/>
        </w:numPr>
        <w:ind w:left="576"/>
      </w:pPr>
    </w:p>
    <w:p w14:paraId="3A0D22E6" w14:textId="04EB0684" w:rsidR="007F3B49" w:rsidRDefault="007F3B49" w:rsidP="00961DBA">
      <w:pPr>
        <w:pStyle w:val="Heading3"/>
      </w:pPr>
      <w:bookmarkStart w:id="6" w:name="_Toc111076681"/>
      <w:r w:rsidRPr="00807552">
        <w:t>Tertiary objective</w:t>
      </w:r>
      <w:bookmarkEnd w:id="6"/>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rsidP="007F3B49">
      <w:pPr>
        <w:pStyle w:val="ListParagraph"/>
        <w:numPr>
          <w:ilvl w:val="0"/>
          <w:numId w:val="21"/>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rsidP="007F3B49">
      <w:pPr>
        <w:pStyle w:val="ListParagraph"/>
        <w:numPr>
          <w:ilvl w:val="0"/>
          <w:numId w:val="20"/>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7" w:name="_Toc111076682"/>
      <w:r>
        <w:lastRenderedPageBreak/>
        <w:t>Context Survey</w:t>
      </w:r>
      <w:bookmarkEnd w:id="7"/>
    </w:p>
    <w:p w14:paraId="651D8CA0" w14:textId="741A1B55" w:rsidR="0028320F" w:rsidRPr="0028320F" w:rsidRDefault="00127D05" w:rsidP="0028320F">
      <w:r>
        <w:t>In this chapter, we will review the state-of-the-art of NLP techniques and conversational platforms available in the market.</w:t>
      </w:r>
      <w:r w:rsidR="00AF735A">
        <w:t xml:space="preserve">  We will discuss the scholarly and industrial chatbot developments in the domain of healthcare.</w:t>
      </w:r>
    </w:p>
    <w:p w14:paraId="5A249224" w14:textId="3C54D7AB" w:rsidR="001E7E84" w:rsidRPr="001E7E84" w:rsidRDefault="001E7E84" w:rsidP="001E7E84">
      <w:pPr>
        <w:pStyle w:val="Heading2"/>
      </w:pPr>
      <w:r w:rsidRPr="001E7E84">
        <w:t>Natural Language Processing</w:t>
      </w:r>
    </w:p>
    <w:p w14:paraId="5EDDC598" w14:textId="77776E87" w:rsidR="0042424F" w:rsidRDefault="0042424F" w:rsidP="00F40F21">
      <w:pPr>
        <w:pStyle w:val="ListParagraph"/>
        <w:ind w:left="0"/>
      </w:pPr>
      <w:r>
        <w:t xml:space="preserve">As defined by </w:t>
      </w:r>
      <w:r>
        <w:fldChar w:fldCharType="begin"/>
      </w:r>
      <w:r w:rsidR="00EC2D63">
        <w:instrText xml:space="preserve"> ADDIN EN.CITE &lt;EndNote&gt;&lt;Cite&gt;&lt;Author&gt;Wikipedia&lt;/Author&gt;&lt;Year&gt;2022&lt;/Year&gt;&lt;RecNum&gt;175&lt;/RecNum&gt;&lt;DisplayText&gt;(Wikipedia, 2022)&lt;/DisplayText&gt;&lt;record&gt;&lt;rec-number&gt;175&lt;/rec-number&gt;&lt;foreign-keys&gt;&lt;key app="EN" db-id="f2trs2pseazrd7e25vqxfzxwz5ve9v0vdsxx" timestamp="1660243474" guid="e6be497f-3c72-4826-8a6c-2db3f830be2d"&gt;175&lt;/key&gt;&lt;/foreign-keys&gt;&lt;ref-type name="Web Page"&gt;12&lt;/ref-type&gt;&lt;contributors&gt;&lt;authors&gt;&lt;author&gt;Wikipedia,&lt;/author&gt;&lt;/authors&gt;&lt;/contributors&gt;&lt;titles&gt;&lt;title&gt;Natural language processing - Wikipedia&lt;/title&gt;&lt;/titles&gt;&lt;volume&gt;2022&lt;/volume&gt;&lt;number&gt;June&lt;/number&gt;&lt;dates&gt;&lt;year&gt;2022&lt;/year&gt;&lt;/dates&gt;&lt;publisher&gt;Wikipedia&lt;/publisher&gt;&lt;urls&gt;&lt;related-urls&gt;&lt;url&gt;https://en.wikipedia.org/wiki/Natural_language_processing&lt;/url&gt;&lt;/related-urls&gt;&lt;/urls&gt;&lt;/record&gt;&lt;/Cite&gt;&lt;/EndNote&gt;</w:instrText>
      </w:r>
      <w:r>
        <w:fldChar w:fldCharType="separate"/>
      </w:r>
      <w:r>
        <w:rPr>
          <w:noProof/>
        </w:rPr>
        <w:t>(Wikipedia, 2022)</w:t>
      </w:r>
      <w:r>
        <w:fldChar w:fldCharType="end"/>
      </w:r>
      <w:r>
        <w:t>,</w:t>
      </w:r>
    </w:p>
    <w:p w14:paraId="59E7D7AE" w14:textId="77777777" w:rsidR="00EC241F" w:rsidRDefault="00EC241F" w:rsidP="00F40F21">
      <w:pPr>
        <w:pStyle w:val="ListParagraph"/>
        <w:ind w:left="0"/>
        <w:rPr>
          <w:i/>
          <w:iCs/>
        </w:rPr>
      </w:pPr>
    </w:p>
    <w:p w14:paraId="49602EC3" w14:textId="07797771" w:rsidR="0042424F" w:rsidRPr="00EC241F" w:rsidRDefault="0042424F" w:rsidP="00F40F21">
      <w:pPr>
        <w:pStyle w:val="ListParagraph"/>
        <w:ind w:left="0"/>
        <w:rPr>
          <w:i/>
          <w:iCs/>
        </w:rPr>
      </w:pPr>
      <w:r w:rsidRPr="00EC241F">
        <w:rPr>
          <w:i/>
          <w:iCs/>
        </w:rPr>
        <w:t>“</w:t>
      </w:r>
      <w:r w:rsidRPr="00EC241F">
        <w:rPr>
          <w:i/>
          <w:iCs/>
        </w:rPr>
        <w:t>Natural language processing (NLP) is a subfield of linguistics, computer science, and artificial intelligence concerned with the interactions between computers and human language, in particular how to program computers to process and analyze large amounts of natural language data.</w:t>
      </w:r>
      <w:r w:rsidRPr="00EC241F">
        <w:rPr>
          <w:i/>
          <w:iCs/>
        </w:rPr>
        <w:t>”</w:t>
      </w:r>
    </w:p>
    <w:p w14:paraId="3F0C8A0C" w14:textId="7253CECF" w:rsidR="0042424F" w:rsidRDefault="0042424F" w:rsidP="00F40F21">
      <w:pPr>
        <w:pStyle w:val="ListParagraph"/>
        <w:ind w:left="0"/>
      </w:pPr>
    </w:p>
    <w:p w14:paraId="4F336D48" w14:textId="7419A7ED" w:rsidR="00412FA0" w:rsidRDefault="006B6EA7" w:rsidP="00F40F21">
      <w:pPr>
        <w:pStyle w:val="ListParagraph"/>
        <w:ind w:left="0"/>
      </w:pPr>
      <w:r>
        <w:t xml:space="preserve">Freed </w:t>
      </w:r>
      <w:r>
        <w:fldChar w:fldCharType="begin"/>
      </w:r>
      <w:r>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Andrew Freed&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he b</w:t>
      </w:r>
      <w:r w:rsidR="00F77146">
        <w:t>elow table summarizes various NLP tasks and corresponding popular applications</w:t>
      </w:r>
      <w:r w:rsidR="000671AD">
        <w:t xml:space="preserve"> identified by </w:t>
      </w:r>
      <w:r w:rsidR="0042424F">
        <w:t>him</w:t>
      </w:r>
      <w:r w:rsidR="00F77146">
        <w:t>.</w:t>
      </w:r>
    </w:p>
    <w:p w14:paraId="6FD95F39" w14:textId="1DBFB94C" w:rsidR="002C5A14" w:rsidRDefault="002C5A14" w:rsidP="002C5A14">
      <w:pPr>
        <w:pStyle w:val="Caption"/>
        <w:keepNext/>
        <w:jc w:val="center"/>
      </w:pPr>
      <w:bookmarkStart w:id="8" w:name="_Toc111239017"/>
      <w:r>
        <w:t xml:space="preserve">Table </w:t>
      </w:r>
      <w:fldSimple w:instr=" SEQ Table \* ARABIC ">
        <w:r>
          <w:rPr>
            <w:noProof/>
          </w:rPr>
          <w:t>1</w:t>
        </w:r>
      </w:fldSimple>
      <w:r>
        <w:t>: NLP Tasks and Applications</w:t>
      </w:r>
      <w:bookmarkEnd w:id="8"/>
    </w:p>
    <w:tbl>
      <w:tblPr>
        <w:tblW w:w="6805" w:type="dxa"/>
        <w:jc w:val="center"/>
        <w:tblLook w:val="04A0" w:firstRow="1" w:lastRow="0" w:firstColumn="1" w:lastColumn="0" w:noHBand="0" w:noVBand="1"/>
      </w:tblPr>
      <w:tblGrid>
        <w:gridCol w:w="2830"/>
        <w:gridCol w:w="3975"/>
      </w:tblGrid>
      <w:tr w:rsidR="00F77146" w:rsidRPr="00F77146" w14:paraId="68825811" w14:textId="77777777" w:rsidTr="00E12FC0">
        <w:trPr>
          <w:trHeight w:val="288"/>
          <w:jc w:val="center"/>
        </w:trPr>
        <w:tc>
          <w:tcPr>
            <w:tcW w:w="2830"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356F5B2D" w14:textId="3BC431BF" w:rsidR="00F77146" w:rsidRPr="00F77146" w:rsidRDefault="00F77146" w:rsidP="00F77146">
            <w:pPr>
              <w:spacing w:after="0" w:line="240" w:lineRule="auto"/>
              <w:rPr>
                <w:rFonts w:ascii="Calibri" w:eastAsia="Times New Roman" w:hAnsi="Calibri" w:cs="Calibri"/>
                <w:color w:val="000000"/>
                <w:lang w:eastAsia="en-IN"/>
              </w:rPr>
            </w:pPr>
            <w:r>
              <w:tab/>
            </w:r>
            <w:r w:rsidRPr="00F77146">
              <w:rPr>
                <w:rFonts w:ascii="Calibri" w:eastAsia="Times New Roman" w:hAnsi="Calibri" w:cs="Calibri"/>
                <w:color w:val="000000"/>
                <w:lang w:eastAsia="en-IN"/>
              </w:rPr>
              <w:t>NLP Task</w:t>
            </w:r>
          </w:p>
        </w:tc>
        <w:tc>
          <w:tcPr>
            <w:tcW w:w="3975" w:type="dxa"/>
            <w:tcBorders>
              <w:top w:val="single" w:sz="4" w:space="0" w:color="auto"/>
              <w:left w:val="nil"/>
              <w:bottom w:val="single" w:sz="4" w:space="0" w:color="auto"/>
              <w:right w:val="single" w:sz="4" w:space="0" w:color="auto"/>
            </w:tcBorders>
            <w:shd w:val="clear" w:color="000000" w:fill="8EA9DB"/>
            <w:noWrap/>
            <w:vAlign w:val="bottom"/>
            <w:hideMark/>
          </w:tcPr>
          <w:p w14:paraId="0C09A16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F77146" w:rsidRPr="00F77146" w14:paraId="5619558C"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6B7967FA"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nil"/>
              <w:left w:val="nil"/>
              <w:bottom w:val="single" w:sz="4" w:space="0" w:color="auto"/>
              <w:right w:val="single" w:sz="4" w:space="0" w:color="auto"/>
            </w:tcBorders>
            <w:shd w:val="clear" w:color="auto" w:fill="auto"/>
            <w:noWrap/>
            <w:vAlign w:val="bottom"/>
            <w:hideMark/>
          </w:tcPr>
          <w:p w14:paraId="2B96DFED"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tcBorders>
              <w:top w:val="nil"/>
              <w:left w:val="nil"/>
              <w:bottom w:val="single" w:sz="4" w:space="0" w:color="auto"/>
              <w:right w:val="single" w:sz="4" w:space="0" w:color="auto"/>
            </w:tcBorders>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tcBorders>
              <w:top w:val="nil"/>
              <w:left w:val="nil"/>
              <w:bottom w:val="single" w:sz="4" w:space="0" w:color="auto"/>
              <w:right w:val="single" w:sz="4" w:space="0" w:color="auto"/>
            </w:tcBorders>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tcBorders>
              <w:top w:val="nil"/>
              <w:left w:val="nil"/>
              <w:bottom w:val="single" w:sz="4" w:space="0" w:color="auto"/>
              <w:right w:val="single" w:sz="4" w:space="0" w:color="auto"/>
            </w:tcBorders>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E12FC0">
        <w:trPr>
          <w:trHeight w:val="288"/>
          <w:jc w:val="center"/>
        </w:trPr>
        <w:tc>
          <w:tcPr>
            <w:tcW w:w="2830" w:type="dxa"/>
            <w:tcBorders>
              <w:top w:val="nil"/>
              <w:left w:val="single" w:sz="4" w:space="0" w:color="auto"/>
              <w:bottom w:val="single" w:sz="4" w:space="0" w:color="auto"/>
              <w:right w:val="single" w:sz="4" w:space="0" w:color="auto"/>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top w:val="nil"/>
              <w:left w:val="nil"/>
              <w:bottom w:val="single" w:sz="4" w:space="0" w:color="auto"/>
              <w:right w:val="single" w:sz="4" w:space="0" w:color="auto"/>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4840CF02" w14:textId="795269AC" w:rsidR="00595194" w:rsidRDefault="00595194" w:rsidP="00B36C58">
      <w:pPr>
        <w:rPr>
          <w:lang w:val="en-US"/>
        </w:rPr>
      </w:pPr>
    </w:p>
    <w:p w14:paraId="7A042628" w14:textId="4C074581" w:rsidR="00595194" w:rsidRPr="00FD608D" w:rsidRDefault="00595194" w:rsidP="00F40F21">
      <w:pPr>
        <w:pStyle w:val="ListParagraph"/>
        <w:ind w:left="0"/>
      </w:pPr>
      <w:r w:rsidRPr="00FD608D">
        <w:t xml:space="preserve">Language is a structured system of communication that involves complex combinations of its constituent components, such as characters, words, sentences, etc. Linguistics is the systematic study of language. </w:t>
      </w:r>
      <w:r w:rsidR="000671AD">
        <w:t>T</w:t>
      </w:r>
      <w:r w:rsidRPr="00FD608D">
        <w:t xml:space="preserve">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Pr="00FD608D">
        <w:t>context</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Pr="00FD608D">
        <w:t>.</w:t>
      </w:r>
    </w:p>
    <w:p w14:paraId="5E80185D" w14:textId="623BE19D" w:rsidR="002C5A14" w:rsidRDefault="002C5A14" w:rsidP="002C5A14">
      <w:pPr>
        <w:pStyle w:val="Caption"/>
        <w:keepNext/>
        <w:jc w:val="center"/>
      </w:pPr>
      <w:bookmarkStart w:id="9" w:name="_Toc111239018"/>
      <w:r>
        <w:t xml:space="preserve">Table </w:t>
      </w:r>
      <w:fldSimple w:instr=" SEQ Table \* ARABIC ">
        <w:r>
          <w:rPr>
            <w:noProof/>
          </w:rPr>
          <w:t>2</w:t>
        </w:r>
      </w:fldSimple>
      <w:r>
        <w:t>: Language blocks and NLP Applications</w:t>
      </w:r>
      <w:bookmarkEnd w:id="9"/>
    </w:p>
    <w:tbl>
      <w:tblPr>
        <w:tblW w:w="6527" w:type="dxa"/>
        <w:jc w:val="center"/>
        <w:tblLook w:val="04A0" w:firstRow="1" w:lastRow="0" w:firstColumn="1" w:lastColumn="0" w:noHBand="0" w:noVBand="1"/>
      </w:tblPr>
      <w:tblGrid>
        <w:gridCol w:w="3553"/>
        <w:gridCol w:w="2974"/>
      </w:tblGrid>
      <w:tr w:rsidR="00134554" w:rsidRPr="00134554" w14:paraId="5AAFDBC1" w14:textId="77777777" w:rsidTr="00EC241F">
        <w:trPr>
          <w:trHeight w:val="288"/>
          <w:jc w:val="center"/>
        </w:trPr>
        <w:tc>
          <w:tcPr>
            <w:tcW w:w="3553"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6BC9225A"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4" w:space="0" w:color="auto"/>
              <w:left w:val="nil"/>
              <w:bottom w:val="single" w:sz="4" w:space="0" w:color="auto"/>
              <w:right w:val="single" w:sz="4" w:space="0" w:color="auto"/>
            </w:tcBorders>
            <w:shd w:val="clear" w:color="000000" w:fill="8EA9DB"/>
            <w:noWrap/>
            <w:vAlign w:val="center"/>
            <w:hideMark/>
          </w:tcPr>
          <w:p w14:paraId="1E37B88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EC241F">
        <w:trPr>
          <w:trHeight w:val="288"/>
          <w:jc w:val="center"/>
        </w:trPr>
        <w:tc>
          <w:tcPr>
            <w:tcW w:w="35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nil"/>
              <w:left w:val="nil"/>
              <w:bottom w:val="single" w:sz="4" w:space="0" w:color="auto"/>
              <w:right w:val="single" w:sz="4" w:space="0" w:color="auto"/>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EC241F">
        <w:trPr>
          <w:trHeight w:val="288"/>
          <w:jc w:val="center"/>
        </w:trPr>
        <w:tc>
          <w:tcPr>
            <w:tcW w:w="35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tcBorders>
              <w:top w:val="nil"/>
              <w:left w:val="nil"/>
              <w:bottom w:val="single" w:sz="4" w:space="0" w:color="auto"/>
              <w:right w:val="single" w:sz="4" w:space="0" w:color="auto"/>
            </w:tcBorders>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EC241F">
        <w:trPr>
          <w:trHeight w:val="288"/>
          <w:jc w:val="center"/>
        </w:trPr>
        <w:tc>
          <w:tcPr>
            <w:tcW w:w="35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tcBorders>
              <w:top w:val="nil"/>
              <w:left w:val="nil"/>
              <w:bottom w:val="single" w:sz="4" w:space="0" w:color="auto"/>
              <w:right w:val="single" w:sz="4" w:space="0" w:color="auto"/>
            </w:tcBorders>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EC241F">
        <w:trPr>
          <w:trHeight w:val="288"/>
          <w:jc w:val="center"/>
        </w:trPr>
        <w:tc>
          <w:tcPr>
            <w:tcW w:w="3553"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tcBorders>
              <w:top w:val="nil"/>
              <w:left w:val="nil"/>
              <w:bottom w:val="single" w:sz="4" w:space="0" w:color="auto"/>
              <w:right w:val="single" w:sz="4" w:space="0" w:color="auto"/>
            </w:tcBorders>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EC241F">
        <w:trPr>
          <w:trHeight w:val="288"/>
          <w:jc w:val="center"/>
        </w:trPr>
        <w:tc>
          <w:tcPr>
            <w:tcW w:w="3553" w:type="dxa"/>
            <w:vMerge/>
            <w:tcBorders>
              <w:top w:val="nil"/>
              <w:left w:val="single" w:sz="4" w:space="0" w:color="auto"/>
              <w:bottom w:val="single" w:sz="4" w:space="0" w:color="auto"/>
              <w:right w:val="single" w:sz="4" w:space="0" w:color="auto"/>
            </w:tcBorders>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tcBorders>
              <w:top w:val="nil"/>
              <w:left w:val="nil"/>
              <w:bottom w:val="single" w:sz="4" w:space="0" w:color="auto"/>
              <w:right w:val="single" w:sz="4" w:space="0" w:color="auto"/>
            </w:tcBorders>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1E2D10">
      <w:pPr>
        <w:pStyle w:val="Heading2"/>
      </w:pPr>
      <w:r w:rsidRPr="00C10099">
        <w:lastRenderedPageBreak/>
        <w:t>Challenges in NLP</w:t>
      </w:r>
    </w:p>
    <w:p w14:paraId="5EE4AEB8" w14:textId="00759C57" w:rsidR="00063FA0" w:rsidRDefault="00063FA0" w:rsidP="00063FA0"/>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3AFF311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1E2D10">
      <w:pPr>
        <w:pStyle w:val="Heading2"/>
      </w:pPr>
      <w:r w:rsidRPr="00C10099">
        <w:t>Machine Learning, Deep Learning, and NLP</w:t>
      </w:r>
    </w:p>
    <w:p w14:paraId="3448F7C8" w14:textId="4DE1903A" w:rsidR="00C06831" w:rsidRDefault="00BC268D" w:rsidP="00924D62">
      <w:r>
        <w:t xml:space="preserve">The boundaries and overlaps between machine learning, deep learning and NLP are well discussed by </w:t>
      </w:r>
      <w:r>
        <w:fldChar w:fldCharType="begin"/>
      </w:r>
      <w:r w:rsidR="002C5A14">
        <w:instrText xml:space="preserve"> ADDIN EN.CITE &lt;EndNote&gt;&lt;Cite&gt;&lt;Author&gt;Mukhopadhyay&lt;/Author&gt;&lt;Year&gt;2018&lt;/Year&gt;&lt;RecNum&gt;167&lt;/RecNum&gt;&lt;DisplayText&gt;(Mukhopadhyay, 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Pr>
          <w:noProof/>
        </w:rPr>
        <w:t>(Mukhopadhyay, 2018)</w:t>
      </w:r>
      <w:r>
        <w:fldChar w:fldCharType="end"/>
      </w:r>
      <w:r>
        <w:t>.</w:t>
      </w:r>
    </w:p>
    <w:p w14:paraId="2BB81D59" w14:textId="7D85CDB4" w:rsidR="00C06831" w:rsidRDefault="00BC268D" w:rsidP="00924D62">
      <w:r>
        <w:t xml:space="preserve">He argues that </w:t>
      </w:r>
      <w:r w:rsidR="001C14CE" w:rsidRPr="001C14CE">
        <w:t xml:space="preserve">Artificial intelligence (AI) is a subfield of computer science that tries to create </w:t>
      </w:r>
      <w:r w:rsidR="001C14CE">
        <w:t>systems</w:t>
      </w:r>
      <w:r w:rsidR="001C14CE" w:rsidRPr="001C14CE">
        <w:t xml:space="preserve"> that can do activities that would normally need human intelligence.</w:t>
      </w:r>
      <w:r w:rsidR="001C14CE">
        <w:t xml:space="preserve"> </w:t>
      </w:r>
      <w:r w:rsidR="001C14CE" w:rsidRPr="001C14CE">
        <w:t xml:space="preserve">Machine learning (ML) is a field of artificial intelligence that focuses on the creation of algorithms that can learn to do tasks automatically based on a large number of instances without the need </w:t>
      </w:r>
      <w:r w:rsidR="00675CA8">
        <w:t>for</w:t>
      </w:r>
      <w:r w:rsidR="001C14CE" w:rsidRPr="001C14CE">
        <w:t xml:space="preserve"> hand-crafted rules. Deep learning (DL) is a type of machine learning that uses artificial neural network designs to learn.</w:t>
      </w:r>
    </w:p>
    <w:p w14:paraId="46B6FF10" w14:textId="3890E49E" w:rsidR="00C06831" w:rsidRDefault="00BC268D" w:rsidP="00924D62">
      <w:r>
        <w:t xml:space="preserve">He also highlights that </w:t>
      </w:r>
      <w:r w:rsidR="003C2C89" w:rsidRPr="003C2C89">
        <w:t>W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BA05B2">
      <w:pPr>
        <w:pStyle w:val="Heading2"/>
      </w:pPr>
      <w:bookmarkStart w:id="10" w:name="_Toc111076685"/>
      <w:r w:rsidRPr="00C10099">
        <w:t>Approaches to NLP</w:t>
      </w:r>
      <w:bookmarkEnd w:id="10"/>
    </w:p>
    <w:p w14:paraId="48ECBE11" w14:textId="4EA91E32"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p>
    <w:p w14:paraId="151F3BE4" w14:textId="61CE1F69" w:rsidR="00390BFE" w:rsidRDefault="00390BFE" w:rsidP="0032027E">
      <w:pPr>
        <w:pStyle w:val="Heading3"/>
      </w:pPr>
      <w:r w:rsidRPr="00390BFE">
        <w:t>Heuristics-Based NLP</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 xml:space="preserve">Regexes are a common paradigm for creating rule-based systems, and NLP software like StanfordCoreNLP contains </w:t>
      </w:r>
      <w:r w:rsidR="00455BA4" w:rsidRPr="00455BA4">
        <w:lastRenderedPageBreak/>
        <w:t>a framework for developing them.</w:t>
      </w:r>
      <w:r w:rsidR="00455BA4">
        <w:t xml:space="preserve"> </w:t>
      </w:r>
      <w:r w:rsidR="00455BA4" w:rsidRPr="00455BA4">
        <w:t>CFG stands for context-free grammar and is a sort of formal 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31D16390" w:rsidR="00390BFE" w:rsidRDefault="00390BFE" w:rsidP="0032027E">
      <w:pPr>
        <w:pStyle w:val="Heading3"/>
      </w:pPr>
      <w:r w:rsidRPr="00390BFE">
        <w:t>Machine Learning for NLP</w:t>
      </w:r>
    </w:p>
    <w:p w14:paraId="67C05069" w14:textId="6E69C50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w:t>
      </w:r>
      <w:r w:rsidR="00DF619E">
        <w:t xml:space="preserve">as listed by </w:t>
      </w:r>
      <w:r w:rsidR="00DF619E">
        <w:fldChar w:fldCharType="begin"/>
      </w:r>
      <w:r w:rsidR="00DF619E">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DF619E">
        <w:fldChar w:fldCharType="separate"/>
      </w:r>
      <w:r w:rsidR="00DF619E">
        <w:rPr>
          <w:noProof/>
        </w:rPr>
        <w:t>(Vajjala et al., 2020)</w:t>
      </w:r>
      <w:r w:rsidR="00DF619E">
        <w:fldChar w:fldCharType="end"/>
      </w:r>
      <w:r w:rsidR="00DF619E">
        <w:t xml:space="preserve"> </w:t>
      </w:r>
      <w:r>
        <w:t xml:space="preserve">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617CEE89" w14:textId="0BBAC9B7" w:rsidR="00390BFE" w:rsidRDefault="00390BFE" w:rsidP="0032027E">
      <w:pPr>
        <w:pStyle w:val="Heading3"/>
      </w:pPr>
      <w:r w:rsidRPr="00390BFE">
        <w:t>Deep Learning for NLP</w:t>
      </w:r>
    </w:p>
    <w:p w14:paraId="661E6196" w14:textId="00816D9D" w:rsidR="00A93037" w:rsidRDefault="00EF434F" w:rsidP="00390BFE">
      <w:r>
        <w:t xml:space="preserve">The artificial intelligence field has seen a </w:t>
      </w:r>
      <w:r w:rsidR="00DC48AC" w:rsidRPr="00DC48AC">
        <w:t xml:space="preserve">big increase </w:t>
      </w:r>
      <w:r>
        <w:t xml:space="preserve">in </w:t>
      </w:r>
      <w:r w:rsidR="00DC48AC" w:rsidRPr="00DC48AC">
        <w:t>the use of neural networks to deal with complicated</w:t>
      </w:r>
      <w:r>
        <w:t xml:space="preserve"> tasks</w:t>
      </w:r>
      <w:r w:rsidR="00DC48AC" w:rsidRPr="00DC48AC">
        <w:t xml:space="preserve"> </w:t>
      </w:r>
      <w:r w:rsidR="00023F0C">
        <w:t xml:space="preserve">in </w:t>
      </w:r>
      <w:r w:rsidR="00DC48AC" w:rsidRPr="00DC48AC">
        <w:t xml:space="preserve">recent years. Language is naturally unstructured and complicated. </w:t>
      </w:r>
      <w:r w:rsidR="00023F0C">
        <w:t>Neural network (</w:t>
      </w:r>
      <w:r w:rsidR="00DC48AC" w:rsidRPr="00DC48AC">
        <w:t>NN</w:t>
      </w:r>
      <w:r w:rsidR="00023F0C">
        <w:t xml:space="preserve">) </w:t>
      </w:r>
      <w:r w:rsidR="00DC48AC" w:rsidRPr="00DC48AC">
        <w:t>models are better at representing the complexity of language and producing better outcomes.</w:t>
      </w:r>
    </w:p>
    <w:p w14:paraId="15DB7CDE" w14:textId="6ACD6EBE"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7ECB2BB8" w:rsidR="00837F0B" w:rsidRPr="002A0CD1" w:rsidRDefault="00837F0B" w:rsidP="00390BFE">
      <w:r w:rsidRPr="00837F0B">
        <w:t>Convolutional neural networks (CNNs) are widely employed in computer vision applications such as image classification and video recognition, among others. CNN ha</w:t>
      </w:r>
      <w:r w:rsidR="00395B38">
        <w:t>s</w:t>
      </w:r>
      <w:r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Pr="00837F0B">
        <w:t>.</w:t>
      </w:r>
    </w:p>
    <w:p w14:paraId="1D7F77A9" w14:textId="17D93046" w:rsidR="00390BFE" w:rsidRDefault="00390BFE" w:rsidP="001E2D10">
      <w:pPr>
        <w:pStyle w:val="Heading2"/>
      </w:pPr>
      <w:r w:rsidRPr="00390BFE">
        <w:t>Transformers</w:t>
      </w:r>
    </w:p>
    <w:p w14:paraId="387958C3" w14:textId="4F720E6E" w:rsidR="007500C4" w:rsidRDefault="007500C4" w:rsidP="00390BFE">
      <w:r w:rsidRPr="007500C4">
        <w:t>Transformers</w:t>
      </w:r>
      <w:r>
        <w:t xml:space="preserve"> </w:t>
      </w:r>
      <w:r w:rsidR="000E13A8">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fldChar w:fldCharType="separate"/>
      </w:r>
      <w:r w:rsidR="000E13A8">
        <w:rPr>
          <w:noProof/>
        </w:rPr>
        <w:t>(Wolf et al., 2020)</w:t>
      </w:r>
      <w:r w:rsidR="000E13A8">
        <w:fldChar w:fldCharType="end"/>
      </w:r>
      <w:r w:rsidR="000E13A8">
        <w:t xml:space="preserve"> </w:t>
      </w:r>
      <w:r w:rsidRPr="007500C4">
        <w:t xml:space="preserve">is the most recent addition to the league of deep learning NLP models.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amazing results on machine translation tasks. </w:t>
      </w:r>
      <w:r w:rsidR="005E7093">
        <w:t xml:space="preserve"> </w:t>
      </w:r>
      <w:r w:rsidRPr="007500C4">
        <w:t xml:space="preserve">In the last two years, Transformer models have surpassed state-of-the-art in practically all key NLP tasks. They model the textual context, but not in the order in which it appears. </w:t>
      </w:r>
      <w:r w:rsidR="00EC2D63">
        <w:t>Rather they</w:t>
      </w:r>
      <w:r w:rsidRPr="007500C4">
        <w:t xml:space="preserve"> prefer to look at all the words surrounding it known as self-attention</w:t>
      </w:r>
      <w:r>
        <w:t xml:space="preserve"> </w:t>
      </w:r>
      <w:r w:rsidRPr="007500C4">
        <w:t>and represent each word in its context when given a word in the input.</w:t>
      </w:r>
    </w:p>
    <w:p w14:paraId="33C917C3" w14:textId="21F871C7"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ve created even more fantastic Transformer-based models. Generative Pre-trained Transformer (GPT) and Bidirectional Encoder Representations from Transformers (BERT)</w:t>
      </w:r>
      <w:r w:rsidR="006E141A">
        <w:t xml:space="preserve"> </w:t>
      </w:r>
      <w:r w:rsidR="006E141A"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 xml:space="preserve">Transformer. The purpose of GPT is to create text that appears to be written by a human. 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357A77D6" w14:textId="167A3F30" w:rsidR="002F17C6" w:rsidRPr="009B265A" w:rsidRDefault="002F17C6" w:rsidP="002F17C6">
      <w:pPr>
        <w:pStyle w:val="Caption"/>
        <w:keepNext/>
        <w:jc w:val="center"/>
        <w:rPr>
          <w:i w:val="0"/>
          <w:iCs w:val="0"/>
        </w:rPr>
      </w:pPr>
      <w:bookmarkStart w:id="11" w:name="_Toc111239014"/>
      <w:bookmarkStart w:id="12" w:name="_Ref111143837"/>
      <w:r w:rsidRPr="009B265A">
        <w:rPr>
          <w:i w:val="0"/>
          <w:iCs w:val="0"/>
        </w:rPr>
        <w:t xml:space="preserve">Figure </w:t>
      </w:r>
      <w:r w:rsidR="00384DD4" w:rsidRPr="009B265A">
        <w:rPr>
          <w:i w:val="0"/>
          <w:iCs w:val="0"/>
        </w:rPr>
        <w:fldChar w:fldCharType="begin"/>
      </w:r>
      <w:r w:rsidR="00384DD4" w:rsidRPr="009B265A">
        <w:rPr>
          <w:i w:val="0"/>
          <w:iCs w:val="0"/>
        </w:rPr>
        <w:instrText xml:space="preserve"> SEQ Figure \* ARABIC </w:instrText>
      </w:r>
      <w:r w:rsidR="00384DD4" w:rsidRPr="009B265A">
        <w:rPr>
          <w:i w:val="0"/>
          <w:iCs w:val="0"/>
        </w:rPr>
        <w:fldChar w:fldCharType="separate"/>
      </w:r>
      <w:r w:rsidR="009B265A">
        <w:rPr>
          <w:i w:val="0"/>
          <w:iCs w:val="0"/>
          <w:noProof/>
        </w:rPr>
        <w:t>1</w:t>
      </w:r>
      <w:r w:rsidR="00384DD4" w:rsidRPr="009B265A">
        <w:rPr>
          <w:i w:val="0"/>
          <w:iCs w:val="0"/>
        </w:rPr>
        <w:fldChar w:fldCharType="end"/>
      </w:r>
      <w:bookmarkEnd w:id="12"/>
      <w:r w:rsidRPr="009B265A">
        <w:rPr>
          <w:i w:val="0"/>
          <w:iCs w:val="0"/>
        </w:rPr>
        <w:t>: The transformer - model architecture</w:t>
      </w:r>
      <w:bookmarkEnd w:id="11"/>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4B86D901" w:rsidR="002F17C6" w:rsidRDefault="00A53553" w:rsidP="002F17C6">
      <w:pPr>
        <w:jc w:val="center"/>
      </w:pPr>
      <w:r>
        <w:t xml:space="preserve">Note: From </w:t>
      </w:r>
      <w:r>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Vaswani et al., 2017)</w:t>
      </w:r>
      <w:r>
        <w:fldChar w:fldCharType="end"/>
      </w:r>
    </w:p>
    <w:p w14:paraId="34878148" w14:textId="0D88AC07" w:rsidR="00DE103C" w:rsidRDefault="00EA7C97" w:rsidP="005845D6">
      <w:r>
        <w:t>Figure 1 shows the original transformer architecture</w:t>
      </w:r>
      <w:r w:rsidR="00F02C70">
        <w:t xml:space="preserve"> proposed by</w:t>
      </w:r>
      <w:r w:rsidR="00B545EE">
        <w:t xml:space="preserve"> </w:t>
      </w:r>
      <w:r w:rsidR="00B545EE" w:rsidRPr="00B545EE">
        <w:t xml:space="preserve">Vaswani et al. </w:t>
      </w:r>
      <w:r w:rsidR="00F02C70">
        <w:fldChar w:fldCharType="begin"/>
      </w:r>
      <w:r w:rsidR="00B545EE">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F02C70">
        <w:fldChar w:fldCharType="separate"/>
      </w:r>
      <w:r w:rsidR="00B545EE">
        <w:rPr>
          <w:noProof/>
        </w:rPr>
        <w:t>(2017)</w:t>
      </w:r>
      <w:r w:rsidR="00F02C70">
        <w:fldChar w:fldCharType="end"/>
      </w:r>
      <w:r w:rsidR="00F02C70">
        <w:t xml:space="preserve"> which is based on a self-attention mechanism relating to different positions of a single sequence </w:t>
      </w:r>
      <w:r w:rsidR="00B545EE">
        <w:t xml:space="preserve">(positional encoding ) </w:t>
      </w:r>
      <w:r w:rsidR="00F02C70">
        <w:t xml:space="preserve">to make sense of the entire sequence. </w:t>
      </w:r>
      <w:r w:rsidR="008E0D4F">
        <w:t>The original transformer model was employed for the language translation task.</w:t>
      </w:r>
    </w:p>
    <w:p w14:paraId="345AF3FB" w14:textId="77777777" w:rsidR="00014DBE"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w:t>
      </w:r>
    </w:p>
    <w:p w14:paraId="7BEBE19E" w14:textId="77777777" w:rsidR="0054406C" w:rsidRDefault="00BD5116" w:rsidP="005845D6">
      <w:r>
        <w:t>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w:t>
      </w:r>
      <w:r w:rsidR="00F30EA4" w:rsidRPr="00F30EA4">
        <w:t>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20006556" w14:textId="4407F578" w:rsidR="00095B9D" w:rsidRDefault="00095B9D" w:rsidP="005845D6">
      <w:r>
        <w:t>The positional encoding layer adds positional information to input embedding which helps in establishing relationships between words which are semantically closely related but far apart in the sentence (positionally).</w:t>
      </w:r>
      <w:r w:rsidR="00EF446F">
        <w:t xml:space="preserve"> </w:t>
      </w:r>
    </w:p>
    <w:p w14:paraId="54597545" w14:textId="77777777" w:rsidR="005845D6" w:rsidRDefault="005845D6" w:rsidP="005845D6"/>
    <w:p w14:paraId="068DD81D" w14:textId="074473A7" w:rsidR="0032027E" w:rsidRDefault="0032027E" w:rsidP="001E2D10">
      <w:pPr>
        <w:pStyle w:val="Heading2"/>
      </w:pPr>
      <w:r w:rsidRPr="00157E05">
        <w:t>BERT</w:t>
      </w:r>
    </w:p>
    <w:p w14:paraId="68157381" w14:textId="7546733F" w:rsidR="00BF7428" w:rsidRPr="00BF7428" w:rsidRDefault="003905CF" w:rsidP="00BF7428">
      <w:r w:rsidRPr="003905CF">
        <w:t>Bidirectional Encoder Representations from Transformers (BERT)</w:t>
      </w:r>
      <w:r>
        <w:t xml:space="preserve"> is an encoder-only architecture of 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 xml:space="preserve">trained with the two objectives of predicting masked tokens in texts </w:t>
      </w:r>
      <w:r w:rsidR="00232FE1">
        <w:t>(masked language modelling task or MLM)</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0948BFD2"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w:t>
      </w:r>
      <w:r w:rsidR="00741EC0">
        <w:t xml:space="preserve"> t</w:t>
      </w:r>
      <w:r w:rsidR="00741EC0">
        <w:t xml:space="preserve">he BERT model </w:t>
      </w:r>
      <w:r w:rsidR="00741EC0">
        <w:t>is</w:t>
      </w:r>
      <w:r w:rsidR="00741EC0">
        <w:t xml:space="preserve"> first initialized with</w:t>
      </w:r>
      <w:r w:rsidR="00741EC0">
        <w:t xml:space="preserve"> the pre-trained parameters and then these parameters are fined tun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 xml:space="preserve">are fine-tuned. </w:t>
      </w:r>
      <w:r w:rsidR="00104B5F">
        <w:t>Compared to pre-training, fine-tuning is relatively</w:t>
      </w:r>
      <w:r w:rsidR="0059301C">
        <w:t xml:space="preserve"> </w:t>
      </w:r>
      <w:r w:rsidR="00104B5F">
        <w:t>inexpensive.</w:t>
      </w:r>
    </w:p>
    <w:p w14:paraId="7FFB9C74" w14:textId="2603FE7D" w:rsidR="00384DD4" w:rsidRPr="00CB3F17" w:rsidRDefault="00384DD4" w:rsidP="00384DD4">
      <w:pPr>
        <w:pStyle w:val="Caption"/>
        <w:keepNext/>
        <w:jc w:val="center"/>
        <w:rPr>
          <w:i w:val="0"/>
          <w:iCs w:val="0"/>
        </w:rPr>
      </w:pPr>
      <w:r w:rsidRPr="00CB3F17">
        <w:rPr>
          <w:i w:val="0"/>
          <w:iCs w:val="0"/>
        </w:rPr>
        <w:t xml:space="preserve">Figure </w:t>
      </w:r>
      <w:r w:rsidRPr="00CB3F17">
        <w:rPr>
          <w:i w:val="0"/>
          <w:iCs w:val="0"/>
        </w:rPr>
        <w:fldChar w:fldCharType="begin"/>
      </w:r>
      <w:r w:rsidRPr="00CB3F17">
        <w:rPr>
          <w:i w:val="0"/>
          <w:iCs w:val="0"/>
        </w:rPr>
        <w:instrText xml:space="preserve"> SEQ Figure \* ARABIC </w:instrText>
      </w:r>
      <w:r w:rsidRPr="00CB3F17">
        <w:rPr>
          <w:i w:val="0"/>
          <w:iCs w:val="0"/>
        </w:rPr>
        <w:fldChar w:fldCharType="separate"/>
      </w:r>
      <w:r w:rsidR="009B265A">
        <w:rPr>
          <w:i w:val="0"/>
          <w:iCs w:val="0"/>
          <w:noProof/>
        </w:rPr>
        <w:t>2</w:t>
      </w:r>
      <w:r w:rsidRPr="00CB3F17">
        <w:rPr>
          <w:i w:val="0"/>
          <w:iCs w:val="0"/>
        </w:rPr>
        <w:fldChar w:fldCharType="end"/>
      </w:r>
      <w:r w:rsidRPr="00CB3F17">
        <w:rPr>
          <w:i w:val="0"/>
          <w:iCs w:val="0"/>
        </w:rPr>
        <w:t>: Overall pre-training and fine-tuning procedures for BER</w:t>
      </w:r>
      <w:r w:rsidR="00CB3F17" w:rsidRPr="00CB3F17">
        <w:rPr>
          <w:i w:val="0"/>
          <w:iCs w:val="0"/>
        </w:rPr>
        <w:t>T</w:t>
      </w:r>
    </w:p>
    <w:p w14:paraId="3F2F7A11" w14:textId="77777777" w:rsidR="00657800" w:rsidRDefault="00384DD4" w:rsidP="00CB3F17">
      <w:pPr>
        <w:jc w:val="center"/>
      </w:pPr>
      <w:r w:rsidRPr="00384DD4">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0"/>
                    <a:stretch>
                      <a:fillRect/>
                    </a:stretch>
                  </pic:blipFill>
                  <pic:spPr>
                    <a:xfrm>
                      <a:off x="0" y="0"/>
                      <a:ext cx="4613690" cy="1860095"/>
                    </a:xfrm>
                    <a:prstGeom prst="rect">
                      <a:avLst/>
                    </a:prstGeom>
                  </pic:spPr>
                </pic:pic>
              </a:graphicData>
            </a:graphic>
          </wp:inline>
        </w:drawing>
      </w:r>
    </w:p>
    <w:p w14:paraId="09122474" w14:textId="226320C9" w:rsidR="00384DD4" w:rsidRDefault="00384DD4" w:rsidP="00741EC0">
      <w:pPr>
        <w:rPr>
          <w:rFonts w:ascii="NimbusRomNo9L-Regu" w:hAnsi="NimbusRomNo9L-Regu" w:cs="NimbusRomNo9L-Regu"/>
          <w:sz w:val="20"/>
          <w:szCs w:val="20"/>
        </w:rPr>
      </w:pPr>
      <w:r>
        <w:t>The above figure shows overall</w:t>
      </w:r>
      <w:r w:rsidRPr="00384DD4">
        <w:rPr>
          <w:rFonts w:ascii="NimbusRomNo9L-Regu" w:hAnsi="NimbusRomNo9L-Regu" w:cs="NimbusRomNo9L-Regu"/>
          <w:sz w:val="20"/>
          <w:szCs w:val="20"/>
        </w:rPr>
        <w:t xml:space="preserve"> </w:t>
      </w:r>
      <w:r>
        <w:rPr>
          <w:rFonts w:ascii="NimbusRomNo9L-Regu" w:hAnsi="NimbusRomNo9L-Regu" w:cs="NimbusRomNo9L-Regu"/>
          <w:sz w:val="20"/>
          <w:szCs w:val="20"/>
        </w:rPr>
        <w:t>pre-training and fine-tuning procedures for BER</w:t>
      </w:r>
      <w:r>
        <w:rPr>
          <w:rFonts w:ascii="NimbusRomNo9L-Regu" w:hAnsi="NimbusRomNo9L-Regu" w:cs="NimbusRomNo9L-Regu"/>
          <w:sz w:val="20"/>
          <w:szCs w:val="20"/>
        </w:rPr>
        <w:t>T</w:t>
      </w:r>
      <w:r>
        <w:rPr>
          <w:rFonts w:ascii="NimbusRomNo9L-Regu" w:hAnsi="NimbusRomNo9L-Regu" w:cs="NimbusRomNo9L-Regu"/>
          <w:sz w:val="20"/>
          <w:szCs w:val="20"/>
        </w:rPr>
        <w:fldChar w:fldCharType="begin"/>
      </w:r>
      <w:r>
        <w:rPr>
          <w:rFonts w:ascii="NimbusRomNo9L-Regu" w:hAnsi="NimbusRomNo9L-Regu" w:cs="NimbusRomNo9L-Regu"/>
          <w:sz w:val="20"/>
          <w:szCs w:val="20"/>
        </w:rPr>
        <w:instrText xml:space="preserve"> ADDIN EN.CITE &lt;EndNote&gt;&lt;Cite&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Pr>
          <w:rFonts w:ascii="NimbusRomNo9L-Regu" w:hAnsi="NimbusRomNo9L-Regu" w:cs="NimbusRomNo9L-Regu"/>
          <w:sz w:val="20"/>
          <w:szCs w:val="20"/>
        </w:rPr>
        <w:fldChar w:fldCharType="separate"/>
      </w:r>
      <w:r>
        <w:rPr>
          <w:rFonts w:ascii="NimbusRomNo9L-Regu" w:hAnsi="NimbusRomNo9L-Regu" w:cs="NimbusRomNo9L-Regu"/>
          <w:noProof/>
          <w:sz w:val="20"/>
          <w:szCs w:val="20"/>
        </w:rPr>
        <w:t>(Devlin et al., 2018)</w:t>
      </w:r>
      <w:r>
        <w:rPr>
          <w:rFonts w:ascii="NimbusRomNo9L-Regu" w:hAnsi="NimbusRomNo9L-Regu" w:cs="NimbusRomNo9L-Regu"/>
          <w:sz w:val="20"/>
          <w:szCs w:val="20"/>
        </w:rPr>
        <w:fldChar w:fldCharType="end"/>
      </w:r>
      <w:r>
        <w:rPr>
          <w:rFonts w:ascii="NimbusRomNo9L-Regu" w:hAnsi="NimbusRomNo9L-Regu" w:cs="NimbusRomNo9L-Regu"/>
          <w:sz w:val="20"/>
          <w:szCs w:val="20"/>
        </w:rPr>
        <w:t>.</w:t>
      </w:r>
    </w:p>
    <w:p w14:paraId="2DB57C70" w14:textId="77777777" w:rsidR="001E2D10" w:rsidRDefault="001E2D10" w:rsidP="001E2D10">
      <w:pPr>
        <w:pStyle w:val="Heading2"/>
      </w:pPr>
      <w:bookmarkStart w:id="13" w:name="_Toc111076686"/>
      <w:r>
        <w:t>Transfer Learning</w:t>
      </w:r>
      <w:bookmarkEnd w:id="13"/>
      <w:r>
        <w:t xml:space="preserve"> </w:t>
      </w:r>
    </w:p>
    <w:p w14:paraId="2673A490" w14:textId="77777777"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t>for</w:t>
      </w:r>
      <w:r w:rsidRPr="00286F43">
        <w:t xml:space="preserve"> a related but different problem.</w:t>
      </w:r>
      <w:r>
        <w:t xml:space="preserve"> Pre-trained transformers are embedded. </w:t>
      </w:r>
      <w:r w:rsidRPr="00286F43">
        <w:t>Large transformers have recently been employed in the transfer learning of smaller downstream activities.</w:t>
      </w:r>
      <w:r w:rsidRPr="00F42CE2">
        <w:t xml:space="preserve"> TL needs less training dat</w:t>
      </w:r>
      <w:r>
        <w:t>a.</w:t>
      </w:r>
      <w:r w:rsidRPr="00C54161">
        <w:t xml:space="preserve"> In a chatbot domain, there usually is not much training data. With TL, we can achieve much better performance on the </w:t>
      </w:r>
      <w:r>
        <w:t>limited</w:t>
      </w:r>
      <w:r w:rsidRPr="00C54161">
        <w:t xml:space="preserve"> amount of training data. </w:t>
      </w:r>
      <w:r>
        <w:t xml:space="preserve">TL makes training faster and </w:t>
      </w:r>
      <w:r w:rsidRPr="00C54161">
        <w:t>only needs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p>
    <w:p w14:paraId="45440E19" w14:textId="77777777" w:rsidR="00FD791E" w:rsidRPr="001E2D10" w:rsidRDefault="00FD791E" w:rsidP="001E2D10">
      <w:pPr>
        <w:pStyle w:val="Heading2"/>
      </w:pPr>
      <w:r w:rsidRPr="001E2D10">
        <w:t>The Hugging Face Hub</w:t>
      </w:r>
    </w:p>
    <w:p w14:paraId="589A0B85" w14:textId="3D73C67B" w:rsidR="00FD791E" w:rsidRDefault="00790FA7" w:rsidP="00390BFE">
      <w:r>
        <w:t xml:space="preserve">The Hugging Face </w:t>
      </w:r>
      <w:r>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t>
      </w:r>
      <w:r w:rsidRPr="00790FA7">
        <w:t>provides a standardized interface to a wide range of transformer models as well as code and tools to adapt these models to new use cases</w:t>
      </w:r>
      <w:r>
        <w:t>.</w:t>
      </w:r>
      <w:r w:rsidR="000D6143">
        <w:t xml:space="preserve"> </w:t>
      </w:r>
      <w:r w:rsidR="003477C2" w:rsidRPr="003477C2">
        <w:t xml:space="preserve">TensorFlow, </w:t>
      </w:r>
      <w:r w:rsidR="000D6143">
        <w:t xml:space="preserve"> </w:t>
      </w:r>
      <w:r w:rsidR="003477C2" w:rsidRPr="003477C2">
        <w:t>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presently supports, and it makes it simple to transition between them. It also gives task-specific heads so you 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407F64E9" w14:textId="15C0646C" w:rsidR="00AA6D18" w:rsidRDefault="00AA6D18" w:rsidP="00390BFE">
      <w:hyperlink r:id="rId11" w:history="1">
        <w:r w:rsidRPr="00863117">
          <w:rPr>
            <w:rStyle w:val="Hyperlink"/>
          </w:rPr>
          <w:t>https://github.com/heyunh2015/diseaseBERT</w:t>
        </w:r>
      </w:hyperlink>
    </w:p>
    <w:p w14:paraId="37652677" w14:textId="091D0408" w:rsidR="00207D6A" w:rsidRPr="00207D6A" w:rsidRDefault="00207D6A" w:rsidP="0028172A">
      <w:pPr>
        <w:pStyle w:val="Heading2"/>
      </w:pPr>
      <w:bookmarkStart w:id="14" w:name="_Toc111076687"/>
      <w:r w:rsidRPr="00207D6A">
        <w:lastRenderedPageBreak/>
        <w:t>Chatbots</w:t>
      </w:r>
      <w:bookmarkEnd w:id="14"/>
    </w:p>
    <w:p w14:paraId="3BC525B7" w14:textId="127F7944" w:rsidR="00FF617F" w:rsidRDefault="00212BFF" w:rsidP="00FF617F">
      <w:r w:rsidRPr="00212BFF">
        <w:t xml:space="preserve">A chatbot is a computer programme that can converse with people via text or speech. </w:t>
      </w:r>
      <w:r w:rsidR="00FF617F" w:rsidRPr="00FF617F">
        <w:t>Chatbots are divided into two categories based on their goals: task-oriented bots and chitchat bots. Task-oriented bots aim to do certain tasks through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Hospital reception or medical consulting, Online shopping customer service, After-sales service, Investment consulting, </w:t>
      </w:r>
      <w:r w:rsidR="00675CA8">
        <w:t xml:space="preserve">and </w:t>
      </w:r>
      <w:r w:rsidR="00FF617F">
        <w:t>Bank services.</w:t>
      </w:r>
    </w:p>
    <w:p w14:paraId="373BA32D" w14:textId="6A530693" w:rsidR="00FF617F" w:rsidRDefault="009E0752" w:rsidP="00FF617F">
      <w:r w:rsidRPr="009E0752">
        <w:t xml:space="preserve">The standard method for creating a chatbot has been established. </w:t>
      </w:r>
      <w:r w:rsidR="00675CA8">
        <w:t>Developing</w:t>
      </w:r>
      <w:r w:rsidRPr="009E0752">
        <w:t xml:space="preserve"> a chatbot generally comprises five distinct parts, which are shown below</w:t>
      </w:r>
      <w:r>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33A9ABF4" w14:textId="3A4B29CC" w:rsidR="00207D6A" w:rsidRDefault="00207D6A" w:rsidP="009E0752"/>
    <w:p w14:paraId="708F4508" w14:textId="383F9829" w:rsidR="00886C9D" w:rsidRPr="00886C9D" w:rsidRDefault="00886C9D" w:rsidP="0028172A">
      <w:pPr>
        <w:pStyle w:val="Heading3"/>
      </w:pPr>
      <w:r w:rsidRPr="00886C9D">
        <w:t xml:space="preserve">Need </w:t>
      </w:r>
      <w:r>
        <w:t>for</w:t>
      </w:r>
      <w:r w:rsidRPr="00886C9D">
        <w:t xml:space="preserve"> chatbot:</w:t>
      </w:r>
    </w:p>
    <w:p w14:paraId="2BAFBE21" w14:textId="384C5F9B" w:rsidR="00886C9D" w:rsidRDefault="00886C9D" w:rsidP="00886C9D">
      <w:pPr>
        <w:pStyle w:val="ListParagraph"/>
        <w:numPr>
          <w:ilvl w:val="0"/>
          <w:numId w:val="7"/>
        </w:numPr>
      </w:pPr>
      <w:r>
        <w:t>Waiting time</w:t>
      </w:r>
    </w:p>
    <w:p w14:paraId="64FCA169" w14:textId="2D2DBB9A" w:rsidR="00886C9D" w:rsidRDefault="00886C9D" w:rsidP="00886C9D">
      <w:pPr>
        <w:pStyle w:val="ListParagraph"/>
        <w:numPr>
          <w:ilvl w:val="0"/>
          <w:numId w:val="7"/>
        </w:numPr>
      </w:pPr>
      <w:r>
        <w:t>Require huge human resources</w:t>
      </w:r>
    </w:p>
    <w:p w14:paraId="4E82C435" w14:textId="0474AEB3" w:rsidR="00886C9D" w:rsidRDefault="00886C9D" w:rsidP="00886C9D">
      <w:pPr>
        <w:pStyle w:val="ListParagraph"/>
        <w:numPr>
          <w:ilvl w:val="0"/>
          <w:numId w:val="7"/>
        </w:numPr>
      </w:pPr>
      <w:r>
        <w:t>Investment / skilled employees</w:t>
      </w:r>
    </w:p>
    <w:p w14:paraId="63778910" w14:textId="76CACCB2" w:rsidR="00886C9D" w:rsidRDefault="00886C9D" w:rsidP="006366D8">
      <w:pPr>
        <w:pStyle w:val="ListParagraph"/>
        <w:numPr>
          <w:ilvl w:val="0"/>
          <w:numId w:val="7"/>
        </w:numPr>
      </w:pPr>
      <w:r>
        <w:t>Infrastructure cost</w:t>
      </w:r>
    </w:p>
    <w:p w14:paraId="484D6FB0" w14:textId="55EE40C3" w:rsidR="00886C9D" w:rsidRDefault="00886C9D" w:rsidP="00886C9D">
      <w:pPr>
        <w:pStyle w:val="ListParagraph"/>
        <w:numPr>
          <w:ilvl w:val="0"/>
          <w:numId w:val="7"/>
        </w:numPr>
      </w:pPr>
      <w:r>
        <w:t>Commonly asked questions</w:t>
      </w:r>
    </w:p>
    <w:p w14:paraId="58AA6982" w14:textId="77777777" w:rsidR="00886C9D" w:rsidRDefault="00886C9D" w:rsidP="00886C9D">
      <w:pPr>
        <w:pStyle w:val="ListParagraph"/>
      </w:pPr>
    </w:p>
    <w:p w14:paraId="30376856" w14:textId="6C799EFE" w:rsidR="00886C9D" w:rsidRDefault="00886C9D" w:rsidP="00886C9D">
      <w:r>
        <w:t>Add a layer of a computer program that can take inputs in</w:t>
      </w:r>
      <w:r w:rsidR="00606B0A">
        <w:t xml:space="preserve"> </w:t>
      </w:r>
      <w:r>
        <w:t>a natural language, process the information and generate an appropriate response.</w:t>
      </w:r>
    </w:p>
    <w:p w14:paraId="71AD7276" w14:textId="260D1FBD" w:rsidR="00886C9D" w:rsidRDefault="00886C9D" w:rsidP="00886C9D"/>
    <w:p w14:paraId="60876DB3" w14:textId="74C13A59" w:rsidR="00886C9D" w:rsidRPr="00606B0A" w:rsidRDefault="00886C9D" w:rsidP="0028172A">
      <w:pPr>
        <w:pStyle w:val="Heading3"/>
      </w:pPr>
      <w:r w:rsidRPr="00606B0A">
        <w:t>Types of chatbots:</w:t>
      </w:r>
    </w:p>
    <w:p w14:paraId="4930EB57" w14:textId="61F7950D" w:rsidR="00886C9D" w:rsidRDefault="00886C9D" w:rsidP="00886C9D">
      <w:pPr>
        <w:pStyle w:val="ListParagraph"/>
        <w:numPr>
          <w:ilvl w:val="0"/>
          <w:numId w:val="8"/>
        </w:numPr>
      </w:pPr>
      <w:r>
        <w:t>Rule-based</w:t>
      </w:r>
    </w:p>
    <w:p w14:paraId="721DF68D" w14:textId="7673CDDD" w:rsidR="00606B0A" w:rsidRDefault="00606B0A" w:rsidP="00606B0A">
      <w:pPr>
        <w:pStyle w:val="ListParagraph"/>
        <w:numPr>
          <w:ilvl w:val="1"/>
          <w:numId w:val="8"/>
        </w:numPr>
      </w:pPr>
      <w:r>
        <w:t>Question</w:t>
      </w:r>
    </w:p>
    <w:p w14:paraId="23D0AECE" w14:textId="43B1970A" w:rsidR="00606B0A" w:rsidRDefault="00606B0A" w:rsidP="00606B0A">
      <w:pPr>
        <w:pStyle w:val="ListParagraph"/>
        <w:numPr>
          <w:ilvl w:val="1"/>
          <w:numId w:val="8"/>
        </w:numPr>
      </w:pPr>
      <w:r>
        <w:t>answer</w:t>
      </w:r>
    </w:p>
    <w:p w14:paraId="43C09EE9" w14:textId="0EFC29C3" w:rsidR="00886C9D" w:rsidRDefault="00886C9D" w:rsidP="00886C9D">
      <w:pPr>
        <w:pStyle w:val="ListParagraph"/>
        <w:numPr>
          <w:ilvl w:val="0"/>
          <w:numId w:val="8"/>
        </w:numPr>
      </w:pPr>
      <w:r>
        <w:t>Conversation</w:t>
      </w:r>
      <w:r w:rsidR="00606B0A">
        <w:t>-</w:t>
      </w:r>
      <w:r>
        <w:t>based – virtual assistance</w:t>
      </w:r>
    </w:p>
    <w:p w14:paraId="7ADACA1F" w14:textId="74458776" w:rsidR="00606B0A" w:rsidRDefault="00606B0A" w:rsidP="00606B0A">
      <w:pPr>
        <w:pStyle w:val="ListParagraph"/>
        <w:numPr>
          <w:ilvl w:val="1"/>
          <w:numId w:val="8"/>
        </w:numPr>
      </w:pPr>
      <w:r>
        <w:t>Question</w:t>
      </w:r>
    </w:p>
    <w:p w14:paraId="60147AF6" w14:textId="232541A6" w:rsidR="00606B0A" w:rsidRDefault="00606B0A" w:rsidP="00606B0A">
      <w:pPr>
        <w:pStyle w:val="ListParagraph"/>
        <w:numPr>
          <w:ilvl w:val="1"/>
          <w:numId w:val="8"/>
        </w:numPr>
      </w:pPr>
      <w:r>
        <w:t>Answer</w:t>
      </w:r>
    </w:p>
    <w:p w14:paraId="7EE8C6E1" w14:textId="4CC23B7A" w:rsidR="00606B0A" w:rsidRDefault="00606B0A" w:rsidP="00606B0A">
      <w:pPr>
        <w:pStyle w:val="ListParagraph"/>
        <w:numPr>
          <w:ilvl w:val="1"/>
          <w:numId w:val="8"/>
        </w:numPr>
      </w:pPr>
      <w:r>
        <w:t>Question referring to the above question</w:t>
      </w:r>
    </w:p>
    <w:p w14:paraId="24C6AFB3" w14:textId="27C3E33C" w:rsidR="00606B0A" w:rsidRDefault="00606B0A" w:rsidP="00606B0A">
      <w:pPr>
        <w:pStyle w:val="ListParagraph"/>
        <w:numPr>
          <w:ilvl w:val="1"/>
          <w:numId w:val="8"/>
        </w:numPr>
      </w:pPr>
      <w:r>
        <w:t>Answer</w:t>
      </w:r>
    </w:p>
    <w:p w14:paraId="70BF19F7" w14:textId="77777777" w:rsidR="00606B0A" w:rsidRDefault="00606B0A" w:rsidP="00606B0A">
      <w:pPr>
        <w:pStyle w:val="ListParagraph"/>
        <w:ind w:left="1440"/>
      </w:pPr>
    </w:p>
    <w:p w14:paraId="1A49A815" w14:textId="15D7DD97" w:rsidR="009E0752" w:rsidRPr="00207D6A" w:rsidRDefault="0028172A" w:rsidP="0028172A">
      <w:pPr>
        <w:pStyle w:val="Heading3"/>
      </w:pPr>
      <w:r>
        <w:t xml:space="preserve">Conversational AI </w:t>
      </w:r>
      <w:r w:rsidR="00207D6A" w:rsidRPr="00207D6A">
        <w:t>Frameworks:</w:t>
      </w:r>
    </w:p>
    <w:p w14:paraId="7854C9F8" w14:textId="638CE74C"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 xml:space="preserve">source solutions and open-source solutions. The downsides of closed 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Default="00012DA9" w:rsidP="00012DA9">
      <w:pPr>
        <w:rPr>
          <w:b/>
          <w:bCs/>
        </w:rPr>
      </w:pPr>
      <w:r w:rsidRPr="00012DA9">
        <w:rPr>
          <w:b/>
          <w:bCs/>
        </w:rPr>
        <w:t>Microsoft</w:t>
      </w:r>
    </w:p>
    <w:p w14:paraId="28D4BDAE" w14:textId="3BCB58FD" w:rsidR="00012DA9" w:rsidRPr="00012DA9" w:rsidRDefault="00464FC9" w:rsidP="00012DA9">
      <w:r w:rsidRPr="00464FC9">
        <w:lastRenderedPageBreak/>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3758596E" w:rsidR="00012DA9" w:rsidRPr="00012DA9" w:rsidRDefault="00C21DED" w:rsidP="00012DA9">
      <w:pPr>
        <w:rPr>
          <w:b/>
          <w:bCs/>
        </w:rPr>
      </w:pPr>
      <w:r>
        <w:rPr>
          <w:b/>
          <w:bCs/>
        </w:rPr>
        <w:br/>
      </w:r>
      <w:r w:rsidR="00012DA9" w:rsidRPr="00012DA9">
        <w:rPr>
          <w:b/>
          <w:bCs/>
        </w:rPr>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52531CDE" w14:textId="71458ECA" w:rsidR="00012DA9" w:rsidRDefault="00012DA9" w:rsidP="00012DA9">
      <w:pPr>
        <w:rPr>
          <w:b/>
          <w:bCs/>
        </w:rPr>
      </w:pPr>
      <w:r w:rsidRPr="00012DA9">
        <w:rPr>
          <w:b/>
          <w:bCs/>
        </w:rPr>
        <w:t>Google</w:t>
      </w:r>
    </w:p>
    <w:p w14:paraId="1483C27D" w14:textId="6BC613C2" w:rsidR="00464FC9" w:rsidRPr="00464FC9" w:rsidRDefault="00464FC9" w:rsidP="00012DA9">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Default="0031645E" w:rsidP="00012DA9">
      <w:pPr>
        <w:rPr>
          <w:b/>
          <w:bCs/>
        </w:rPr>
      </w:pPr>
      <w:r>
        <w:rPr>
          <w:b/>
          <w:bCs/>
        </w:rPr>
        <w:t>IBM</w:t>
      </w:r>
    </w:p>
    <w:p w14:paraId="52EA0090" w14:textId="455401EE"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207D6A" w:rsidRDefault="00207D6A" w:rsidP="00207D6A">
      <w:pPr>
        <w:rPr>
          <w:b/>
          <w:bCs/>
        </w:rPr>
      </w:pPr>
      <w:r w:rsidRPr="00207D6A">
        <w:rPr>
          <w:b/>
          <w:bCs/>
        </w:rPr>
        <w:t>RASA</w:t>
      </w:r>
    </w:p>
    <w:p w14:paraId="71B9FAF4" w14:textId="3EFA014E"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p>
    <w:p w14:paraId="50BB19F5" w14:textId="552B1920" w:rsidR="0066030B" w:rsidRDefault="0066030B" w:rsidP="007330B6">
      <w:pPr>
        <w:ind w:firstLine="360"/>
      </w:pPr>
    </w:p>
    <w:p w14:paraId="3288820F" w14:textId="7F137436" w:rsidR="00BA05B2" w:rsidRPr="00BA05B2" w:rsidRDefault="00BA05B2" w:rsidP="00BA05B2">
      <w:pPr>
        <w:pStyle w:val="Heading2"/>
      </w:pPr>
      <w:bookmarkStart w:id="15" w:name="_Toc111076688"/>
      <w:r w:rsidRPr="00BA05B2">
        <w:t xml:space="preserve">Closes Look at Generalized AI ( </w:t>
      </w:r>
      <w:r w:rsidR="0032027E">
        <w:t>In progress</w:t>
      </w:r>
      <w:r w:rsidRPr="00BA05B2">
        <w:t>)</w:t>
      </w:r>
      <w:bookmarkEnd w:id="15"/>
    </w:p>
    <w:p w14:paraId="210D4893" w14:textId="77777777" w:rsidR="00BA05B2" w:rsidRPr="00652C9F" w:rsidRDefault="00BA05B2" w:rsidP="00BA05B2">
      <w:pPr>
        <w:ind w:left="360"/>
        <w:rPr>
          <w:strike/>
        </w:rPr>
      </w:pPr>
    </w:p>
    <w:p w14:paraId="4C124B13" w14:textId="706A4333" w:rsidR="009B265A" w:rsidRPr="009B265A" w:rsidRDefault="009B265A" w:rsidP="009B265A">
      <w:pPr>
        <w:pStyle w:val="Caption"/>
        <w:keepNext/>
        <w:jc w:val="center"/>
        <w:rPr>
          <w:i w:val="0"/>
          <w:iCs w:val="0"/>
        </w:rPr>
      </w:pPr>
      <w:r w:rsidRPr="009B265A">
        <w:rPr>
          <w:i w:val="0"/>
          <w:iCs w:val="0"/>
        </w:rPr>
        <w:t xml:space="preserve">Figure </w:t>
      </w:r>
      <w:r w:rsidRPr="009B265A">
        <w:rPr>
          <w:i w:val="0"/>
          <w:iCs w:val="0"/>
        </w:rPr>
        <w:fldChar w:fldCharType="begin"/>
      </w:r>
      <w:r w:rsidRPr="009B265A">
        <w:rPr>
          <w:i w:val="0"/>
          <w:iCs w:val="0"/>
        </w:rPr>
        <w:instrText xml:space="preserve"> SEQ Figure \* ARABIC </w:instrText>
      </w:r>
      <w:r w:rsidRPr="009B265A">
        <w:rPr>
          <w:i w:val="0"/>
          <w:iCs w:val="0"/>
        </w:rPr>
        <w:fldChar w:fldCharType="separate"/>
      </w:r>
      <w:r w:rsidRPr="009B265A">
        <w:rPr>
          <w:i w:val="0"/>
          <w:iCs w:val="0"/>
          <w:noProof/>
        </w:rPr>
        <w:t>3</w:t>
      </w:r>
      <w:r w:rsidRPr="009B265A">
        <w:rPr>
          <w:i w:val="0"/>
          <w:iCs w:val="0"/>
        </w:rPr>
        <w:fldChar w:fldCharType="end"/>
      </w:r>
      <w:r w:rsidRPr="009B265A">
        <w:rPr>
          <w:i w:val="0"/>
          <w:iCs w:val="0"/>
        </w:rPr>
        <w:t>: Generalized AI Assistant architecture and control flow</w:t>
      </w:r>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52DA8209" w14:textId="77777777" w:rsidR="00BA05B2" w:rsidRPr="00652C9F" w:rsidRDefault="00BA05B2" w:rsidP="00BA05B2">
      <w:pPr>
        <w:ind w:left="360"/>
        <w:rPr>
          <w:strike/>
        </w:rPr>
      </w:pPr>
    </w:p>
    <w:p w14:paraId="1597E4CC" w14:textId="03CF3400" w:rsidR="0032027E" w:rsidRDefault="0032027E" w:rsidP="0032027E">
      <w:pPr>
        <w:pStyle w:val="Heading2"/>
      </w:pPr>
      <w:bookmarkStart w:id="16" w:name="_Toc111076689"/>
      <w:r>
        <w:t>Rasa</w:t>
      </w:r>
      <w:bookmarkEnd w:id="16"/>
    </w:p>
    <w:p w14:paraId="7F311F80" w14:textId="777777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 source solutions and open source solutions. Closed source solutions come with a high cost, vendor lock-in, risk of data leakage, and the inability to implement custom functions. Open source solutions have an advantage in this regard.  A downside of open source solutions is that users need to be careful in choosing the framework, make sure it is scalable and concurrent and has wide community support.  </w:t>
      </w:r>
    </w:p>
    <w:p w14:paraId="1A9276F3" w14:textId="77777777" w:rsidR="0032027E" w:rsidRDefault="0032027E" w:rsidP="0032027E">
      <w:r>
        <w:t xml:space="preserve">Rasa is the only open-source, industry-grade conversational AI framework that meets these requirements. Many companies have successfully built their chatbots using Rasa. </w:t>
      </w:r>
      <w:r w:rsidRPr="00595E2A">
        <w:t xml:space="preserve">Rasa has been </w:t>
      </w:r>
      <w:r w:rsidRPr="00595E2A">
        <w:lastRenderedPageBreak/>
        <w:t>recognized as a Niche Player in Gartner®Magic Quadrant™</w:t>
      </w:r>
      <w:r>
        <w:fldChar w:fldCharType="begin"/>
      </w:r>
      <w:r>
        <w:instrText xml:space="preserve"> ADDIN EN.CITE &lt;EndNote&gt;&lt;Cite&gt;&lt;Author&gt;Magnus Revang&lt;/Author&gt;&lt;RecNum&gt;154&lt;/RecNum&gt;&lt;DisplayText&gt;(Magnus Revang)&lt;/DisplayText&gt;&lt;record&gt;&lt;rec-number&gt;154&lt;/rec-number&gt;&lt;foreign-keys&gt;&lt;key app="EN" db-id="f2trs2pseazrd7e25vqxfzxwz5ve9v0vdsxx" timestamp="1659557574" guid="7c937b26-a174-4c78-8d1f-37625bfd6758"&gt;154&lt;/key&gt;&lt;/foreign-keys&gt;&lt;ref-type name="Journal Article"&gt;17&lt;/ref-type&gt;&lt;contributors&gt;&lt;authors&gt;&lt;author&gt; Magnus Revang, Anthony Mullen, Bern Elliot&lt;/author&gt;&lt;/authors&gt;&lt;/contributors&gt;&lt;titles&gt;&lt;title&gt;Magic Quadrant for Enterprise Conversational AI Platforms&lt;/title&gt;&lt;/titles&gt;&lt;dates&gt;&lt;pub-dates&gt;&lt;date&gt;24 January 2022&lt;/date&gt;&lt;/pub-dates&gt;&lt;/dates&gt;&lt;publisher&gt;Gartner&lt;/publisher&gt;&lt;urls&gt;&lt;related-urls&gt;&lt;url&gt;https://www.gartner.com/document/4010683?ref=gfa&lt;/url&gt;&lt;/related-urls&gt;&lt;/urls&gt;&lt;/record&gt;&lt;/Cite&gt;&lt;/EndNote&gt;</w:instrText>
      </w:r>
      <w:r>
        <w:fldChar w:fldCharType="separate"/>
      </w:r>
      <w:r>
        <w:rPr>
          <w:noProof/>
        </w:rPr>
        <w:t>(Magnus Revang)</w:t>
      </w:r>
      <w:r>
        <w:fldChar w:fldCharType="end"/>
      </w:r>
      <w:r>
        <w:t>. For the privacy-conscious health care domain, the open source nature of Rasa offers complete control over all the aspects of chatbot development and operations.</w:t>
      </w:r>
    </w:p>
    <w:p w14:paraId="7FEA0F15" w14:textId="77777777" w:rsidR="0032027E" w:rsidRDefault="0032027E" w:rsidP="0032027E"/>
    <w:p w14:paraId="51518B6B" w14:textId="77777777" w:rsidR="0032027E" w:rsidRDefault="0032027E" w:rsidP="0032027E">
      <w:pPr>
        <w:jc w:val="center"/>
      </w:pPr>
      <w:r>
        <w:rPr>
          <w:noProof/>
        </w:rPr>
        <w:drawing>
          <wp:inline distT="0" distB="0" distL="0" distR="0" wp14:anchorId="405E6C33" wp14:editId="2F4C7027">
            <wp:extent cx="2863850" cy="2972994"/>
            <wp:effectExtent l="0" t="0" r="0" b="0"/>
            <wp:docPr id="26" name="Picture 26" descr="Timeline,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imeline,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487" cy="2980922"/>
                    </a:xfrm>
                    <a:prstGeom prst="rect">
                      <a:avLst/>
                    </a:prstGeom>
                    <a:noFill/>
                    <a:ln>
                      <a:noFill/>
                    </a:ln>
                  </pic:spPr>
                </pic:pic>
              </a:graphicData>
            </a:graphic>
          </wp:inline>
        </w:drawing>
      </w:r>
    </w:p>
    <w:p w14:paraId="40C4C39A" w14:textId="77777777" w:rsidR="00BF541B" w:rsidRDefault="00BF541B" w:rsidP="0032027E"/>
    <w:p w14:paraId="15B8059B" w14:textId="77777777" w:rsidR="00454BDA" w:rsidRDefault="00454BDA" w:rsidP="00B10495">
      <w:pPr>
        <w:pStyle w:val="Heading2"/>
        <w:numPr>
          <w:ilvl w:val="0"/>
          <w:numId w:val="0"/>
        </w:numPr>
        <w:ind w:left="576"/>
      </w:pPr>
    </w:p>
    <w:p w14:paraId="780AE8B0" w14:textId="3F0AA065" w:rsidR="0066030B" w:rsidRDefault="00A04186" w:rsidP="00BA05B2">
      <w:pPr>
        <w:pStyle w:val="Heading2"/>
      </w:pPr>
      <w:bookmarkStart w:id="17" w:name="_Toc111076690"/>
      <w:r>
        <w:t>Related Work</w:t>
      </w:r>
      <w:bookmarkEnd w:id="17"/>
    </w:p>
    <w:p w14:paraId="54D1CAE8" w14:textId="0F621029" w:rsidR="00A04186" w:rsidRDefault="00A04186" w:rsidP="00A04186"/>
    <w:p w14:paraId="40129B42" w14:textId="74AA9A8F" w:rsidR="00A04186" w:rsidRDefault="00276346" w:rsidP="002239DC">
      <w:r>
        <w:t>The dataset required for a typical healthcare chatbot is propose</w:t>
      </w:r>
      <w:r w:rsidR="00EA463B">
        <w:t>d</w:t>
      </w:r>
      <w:r>
        <w:t xml:space="preserve"> in a paper titled  </w:t>
      </w:r>
      <w:r w:rsidRPr="00276346">
        <w:t>HealFavor</w:t>
      </w:r>
      <w:r>
        <w:fldChar w:fldCharType="begin"/>
      </w:r>
      <w: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fldChar w:fldCharType="separate"/>
      </w:r>
      <w:r>
        <w:rPr>
          <w:noProof/>
        </w:rPr>
        <w:t>(Ur Rahman Khilji et al.)</w:t>
      </w:r>
      <w:r>
        <w:fldChar w:fldCharType="end"/>
      </w:r>
      <w:r>
        <w:t xml:space="preserve">. The paper talks about data sourcing, data quality, pre-processing, </w:t>
      </w:r>
      <w:r w:rsidR="00EA463B">
        <w:t xml:space="preserve">and </w:t>
      </w:r>
      <w:r>
        <w:t>representation. Researcher</w:t>
      </w:r>
      <w:r w:rsidR="00EA463B">
        <w:t>s</w:t>
      </w:r>
      <w:r>
        <w:t xml:space="preserve"> have suggested prototype system architecture and proposed user experience survey</w:t>
      </w:r>
      <w:r w:rsidR="00EA463B">
        <w:t>s</w:t>
      </w:r>
      <w:r>
        <w:t xml:space="preserve"> as a</w:t>
      </w:r>
      <w:r w:rsidR="00B5640F">
        <w:t>n</w:t>
      </w:r>
      <w:r>
        <w:t xml:space="preserve"> </w:t>
      </w:r>
      <w:r w:rsidR="00B5640F">
        <w:t>evaluation criterion</w:t>
      </w:r>
      <w:r>
        <w:t xml:space="preserve"> for the system. </w:t>
      </w:r>
      <w:r w:rsidR="000A646A">
        <w:fldChar w:fldCharType="begin"/>
      </w:r>
      <w:r w:rsidR="000A646A">
        <w:instrText xml:space="preserve"> ADDIN EN.CITE &lt;EndNote&gt;&lt;Cite&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A646A">
        <w:fldChar w:fldCharType="separate"/>
      </w:r>
      <w:r w:rsidR="000A646A">
        <w:rPr>
          <w:noProof/>
        </w:rPr>
        <w:t>(Sheth et al., 2019)</w:t>
      </w:r>
      <w:r w:rsidR="000A646A">
        <w:fldChar w:fldCharType="end"/>
      </w:r>
      <w:r w:rsidR="000A646A">
        <w:t xml:space="preserve"> </w:t>
      </w:r>
      <w:r w:rsidR="00583565">
        <w:t xml:space="preserve">focuses on Contextualization and Personalization of Patient’s Data. </w:t>
      </w:r>
      <w:r w:rsidR="000A646A">
        <w:t xml:space="preserve">discuss how existing chatbot systems can be extended by a whole ecosystem of </w:t>
      </w:r>
      <w:r w:rsidR="00EA463B">
        <w:t xml:space="preserve">the </w:t>
      </w:r>
      <w:r w:rsidR="000A646A">
        <w:t>Internet of things for better and personalized health tracking of individuals.</w:t>
      </w:r>
      <w:r w:rsidR="00583565">
        <w:t xml:space="preserve"> It has mentioned </w:t>
      </w:r>
      <w:r w:rsidR="00EA463B">
        <w:t xml:space="preserve">the </w:t>
      </w:r>
      <w:r w:rsidR="00583565">
        <w:t xml:space="preserve">usefulness of knowledge graphs in data representation. </w:t>
      </w:r>
      <w:r w:rsidR="00476281">
        <w:t>A paper on mental healthcare</w:t>
      </w:r>
      <w:r w:rsidR="002239DC">
        <w:t xml:space="preserve"> highlights </w:t>
      </w:r>
      <w:r w:rsidR="00EA463B">
        <w:t xml:space="preserve">the </w:t>
      </w:r>
      <w:r w:rsidR="002239DC">
        <w:t xml:space="preserve">usefulness of BiLSTM (Bi-directional LSTM) and </w:t>
      </w:r>
      <w:r w:rsidR="002239DC" w:rsidRPr="002239DC">
        <w:t>Sequence-to-Sequence (Seq2Seq) encoder-decoder architecture</w:t>
      </w:r>
      <w:r w:rsidR="002239DC">
        <w:t xml:space="preserve"> and ha</w:t>
      </w:r>
      <w:r w:rsidR="00EA463B">
        <w:t>s</w:t>
      </w:r>
      <w:r w:rsidR="002239DC">
        <w:t xml:space="preserve"> used </w:t>
      </w:r>
      <w:r w:rsidR="00EA463B">
        <w:t xml:space="preserve">the </w:t>
      </w:r>
      <w:r w:rsidR="002239DC">
        <w:t>Bilingual Evaluation Understudy</w:t>
      </w:r>
      <w:r w:rsidR="006A6AE1">
        <w:t xml:space="preserve"> </w:t>
      </w:r>
      <w:r w:rsidR="002239DC">
        <w:t>(BLEU) score for model evaluation</w:t>
      </w:r>
      <w:r w:rsidR="002239DC" w:rsidRPr="002239DC">
        <w:t>.</w:t>
      </w:r>
      <w:r w:rsidR="002239DC">
        <w:t xml:space="preserve">  A paper </w:t>
      </w:r>
      <w:r w:rsidR="00EA463B">
        <w:t>by</w:t>
      </w:r>
      <w:r w:rsidR="002239DC">
        <w:t xml:space="preserve"> IIT Delhi researchers</w:t>
      </w:r>
      <w:r w:rsidR="006A6AE1">
        <w:t xml:space="preserve"> </w:t>
      </w:r>
      <w:r w:rsidR="006A6AE1">
        <w:fldChar w:fldCharType="begin"/>
      </w:r>
      <w:r w:rsidR="006A6AE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006A6AE1">
        <w:fldChar w:fldCharType="separate"/>
      </w:r>
      <w:r w:rsidR="006A6AE1">
        <w:rPr>
          <w:noProof/>
        </w:rPr>
        <w:t>(Pandey et al.)</w:t>
      </w:r>
      <w:r w:rsidR="006A6AE1">
        <w:fldChar w:fldCharType="end"/>
      </w:r>
      <w:r w:rsidR="002239DC">
        <w:t xml:space="preserve"> ha</w:t>
      </w:r>
      <w:r w:rsidR="00EA463B">
        <w:t>s</w:t>
      </w:r>
      <w:r w:rsidR="002239DC">
        <w:t xml:space="preserve"> worked on studying </w:t>
      </w:r>
      <w:r w:rsidR="00EA463B">
        <w:t xml:space="preserve">the </w:t>
      </w:r>
      <w:r w:rsidR="002239DC">
        <w:t>Q&amp;A support system for maternal and child health in rural India.</w:t>
      </w:r>
      <w:r w:rsidR="006C6315">
        <w:t xml:space="preserve"> A paper published by researchers at Digital Health </w:t>
      </w:r>
      <w:r w:rsidR="006C6315">
        <w:fldChar w:fldCharType="begin"/>
      </w:r>
      <w:r w:rsidR="006C6315">
        <w:instrText xml:space="preserve"> ADDIN EN.CITE &lt;EndNote&gt;&lt;Cite&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rsidR="006C6315">
        <w:fldChar w:fldCharType="separate"/>
      </w:r>
      <w:r w:rsidR="006C6315">
        <w:rPr>
          <w:noProof/>
        </w:rPr>
        <w:t>(Nadarzynski et al., 2019)</w:t>
      </w:r>
      <w:r w:rsidR="006C6315">
        <w:fldChar w:fldCharType="end"/>
      </w:r>
      <w:r w:rsidR="006C6315">
        <w:t xml:space="preserve"> ha</w:t>
      </w:r>
      <w:r w:rsidR="00EA463B">
        <w:t>s</w:t>
      </w:r>
      <w:r w:rsidR="006C6315">
        <w:t xml:space="preserve"> conducted </w:t>
      </w:r>
      <w:r w:rsidR="00EA463B">
        <w:t xml:space="preserve">an </w:t>
      </w:r>
      <w:r w:rsidR="006C6315">
        <w:t xml:space="preserve">in-depth study of </w:t>
      </w:r>
      <w:r w:rsidR="00EA463B">
        <w:t xml:space="preserve">the </w:t>
      </w:r>
      <w:r w:rsidR="006C6315" w:rsidRPr="006C6315">
        <w:t>Acceptability of artificial intelligence (AI)-led chatbot services in healthcare</w:t>
      </w:r>
      <w:r w:rsidR="006C6315">
        <w:t xml:space="preserve">. </w:t>
      </w:r>
      <w:r w:rsidR="006C6315" w:rsidRPr="006C6315">
        <w:t>They investigated participants' willingness to interact with AI-powered health chatbots.</w:t>
      </w:r>
      <w:r w:rsidR="006C6315">
        <w:t xml:space="preserve"> Researchers at MDPI have studied </w:t>
      </w:r>
      <w:r w:rsidR="00EA463B">
        <w:t xml:space="preserve">the </w:t>
      </w:r>
      <w:r w:rsidR="006C6315">
        <w:t xml:space="preserve">feasibility </w:t>
      </w:r>
      <w:r w:rsidR="00EA463B">
        <w:t xml:space="preserve">of </w:t>
      </w:r>
      <w:r w:rsidR="006C6315">
        <w:t xml:space="preserve">developing a rule-based virtual caregiver system using </w:t>
      </w:r>
      <w:r w:rsidR="00EA463B">
        <w:t xml:space="preserve">a </w:t>
      </w:r>
      <w:r w:rsidR="006C6315">
        <w:t>mobile chatbot for elderly people.</w:t>
      </w:r>
      <w:r w:rsidR="0059790E">
        <w:t xml:space="preserve"> A paper writ</w:t>
      </w:r>
      <w:r w:rsidR="00EA463B">
        <w:t>ten</w:t>
      </w:r>
      <w:r w:rsidR="0059790E">
        <w:t xml:space="preserve"> by students and professors at </w:t>
      </w:r>
      <w:r w:rsidR="0059790E" w:rsidRPr="0059790E">
        <w:t>Vishwakarma Institute of Technology Pune, I</w:t>
      </w:r>
      <w:r w:rsidR="0059790E">
        <w:t>ndia has studie</w:t>
      </w:r>
      <w:r w:rsidR="00EA463B">
        <w:t>d</w:t>
      </w:r>
      <w:r w:rsidR="0059790E">
        <w:t xml:space="preserve"> using deep learning for developing contextual chatbot</w:t>
      </w:r>
      <w:r w:rsidR="00EA463B">
        <w:t>s</w:t>
      </w:r>
      <w:r w:rsidR="0059790E">
        <w:t xml:space="preserve"> </w:t>
      </w:r>
      <w:r w:rsidR="0059790E">
        <w:fldChar w:fldCharType="begin"/>
      </w:r>
      <w:r w:rsidR="0059790E">
        <w:instrText xml:space="preserve"> ADDIN EN.CITE &lt;EndNote&gt;&lt;Cite&gt;&lt;Author&gt;Kandpal&lt;/Author&gt;&lt;RecNum&gt;108&lt;/RecNum&gt;&lt;DisplayText&gt;(Kandpal et al.)&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alt-title&gt;2020 Fourth World Conference on Smart Trends in Systems, Security and Sustainability (WorldS4)&lt;/alt-title&gt;&lt;/titles&gt;&lt;dates&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59790E">
        <w:fldChar w:fldCharType="separate"/>
      </w:r>
      <w:r w:rsidR="0059790E">
        <w:rPr>
          <w:noProof/>
        </w:rPr>
        <w:t>(Kandpal et al.)</w:t>
      </w:r>
      <w:r w:rsidR="0059790E">
        <w:fldChar w:fldCharType="end"/>
      </w:r>
      <w:r w:rsidR="0059790E">
        <w:t>.</w:t>
      </w:r>
    </w:p>
    <w:p w14:paraId="7B12F523" w14:textId="3D4FD3A5" w:rsidR="00787AF2" w:rsidRDefault="00527D03">
      <w:r>
        <w:t>A paper</w:t>
      </w:r>
      <w:r w:rsidR="00E253B5">
        <w:t xml:space="preserve"> by</w:t>
      </w:r>
      <w:r>
        <w:t xml:space="preserve"> </w:t>
      </w:r>
      <w:r>
        <w:fldChar w:fldCharType="begin"/>
      </w:r>
      <w:r w:rsidR="00E253B5">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fldChar w:fldCharType="separate"/>
      </w:r>
      <w:r w:rsidR="00E253B5">
        <w:rPr>
          <w:noProof/>
        </w:rPr>
        <w:t>Yu et al. (2020)</w:t>
      </w:r>
      <w:r>
        <w:fldChar w:fldCharType="end"/>
      </w:r>
      <w:r>
        <w:t xml:space="preserve"> has studie</w:t>
      </w:r>
      <w:r w:rsidR="00675CA8">
        <w:t>d</w:t>
      </w:r>
      <w:r>
        <w:t xml:space="preserve"> </w:t>
      </w:r>
      <w:r w:rsidR="00675CA8">
        <w:t xml:space="preserve">the </w:t>
      </w:r>
      <w:r>
        <w:t xml:space="preserve">use of </w:t>
      </w:r>
      <w:r w:rsidR="00675CA8">
        <w:t xml:space="preserve">a </w:t>
      </w:r>
      <w:r>
        <w:t>bi-directional transformer for financial service chatbot</w:t>
      </w:r>
      <w:r w:rsidR="00675CA8">
        <w:t>s</w:t>
      </w:r>
      <w:r>
        <w:t xml:space="preserve">. They have shown how </w:t>
      </w:r>
      <w:r w:rsidR="00675CA8">
        <w:t xml:space="preserve">the </w:t>
      </w:r>
      <w:r>
        <w:t>BERT model outperformed other methods for common NLP tasks like intent classification, sentence completion, information retrieval and question answering.</w:t>
      </w:r>
      <w:r w:rsidR="00D24D8D">
        <w:t xml:space="preserve"> A </w:t>
      </w:r>
      <w:r w:rsidR="00D24D8D">
        <w:lastRenderedPageBreak/>
        <w:t xml:space="preserve">paper from Microsoft researchers </w:t>
      </w:r>
      <w:r w:rsidR="00D24D8D">
        <w:fldChar w:fldCharType="begin"/>
      </w:r>
      <w:r w:rsidR="00E253B5">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00D24D8D">
        <w:fldChar w:fldCharType="separate"/>
      </w:r>
      <w:r w:rsidR="00D24D8D">
        <w:rPr>
          <w:noProof/>
        </w:rPr>
        <w:t>(Damani et al., 2020)</w:t>
      </w:r>
      <w:r w:rsidR="00D24D8D">
        <w:fldChar w:fldCharType="end"/>
      </w:r>
      <w:r w:rsidR="00D24D8D">
        <w:t xml:space="preserve"> has discussed optimized transformer</w:t>
      </w:r>
      <w:r w:rsidR="00675CA8">
        <w:t>s</w:t>
      </w:r>
      <w:r w:rsidR="00D24D8D">
        <w:t xml:space="preserve"> for FAQ answering.</w:t>
      </w:r>
      <w:r w:rsidR="00355303">
        <w:t xml:space="preserve"> A paper by hugging face researchers</w:t>
      </w:r>
      <w:r w:rsidR="00BB7C50">
        <w:t xml:space="preserve"> </w:t>
      </w:r>
      <w:r w:rsidR="00BB7C50">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BB7C50">
        <w:fldChar w:fldCharType="separate"/>
      </w:r>
      <w:r w:rsidR="00BB7C50">
        <w:rPr>
          <w:noProof/>
        </w:rPr>
        <w:t>(Wolf et al., 2020)</w:t>
      </w:r>
      <w:r w:rsidR="00BB7C50">
        <w:fldChar w:fldCharType="end"/>
      </w:r>
      <w:r w:rsidR="00355303">
        <w:t xml:space="preserve">  ha</w:t>
      </w:r>
      <w:r w:rsidR="00675CA8">
        <w:t>s</w:t>
      </w:r>
      <w:r w:rsidR="00355303">
        <w:t xml:space="preserve"> </w:t>
      </w:r>
      <w:r w:rsidR="00675CA8">
        <w:t xml:space="preserve">a </w:t>
      </w:r>
      <w:r w:rsidR="00355303">
        <w:t>detailed explanation of how transformers have reshaped state-of-the-art natural language processing.</w:t>
      </w:r>
      <w:r w:rsidR="00E253B5">
        <w:t xml:space="preserve"> A paper published by </w:t>
      </w:r>
      <w:r w:rsidR="00E253B5" w:rsidRPr="00E253B5">
        <w:t>MODUL Technology GmbH</w:t>
      </w:r>
      <w:r w:rsidR="00E253B5">
        <w:t xml:space="preserve"> </w:t>
      </w:r>
      <w:r w:rsidR="00E253B5">
        <w:fldChar w:fldCharType="begin"/>
      </w:r>
      <w:r w:rsidR="00E253B5">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00E253B5">
        <w:fldChar w:fldCharType="separate"/>
      </w:r>
      <w:r w:rsidR="00E253B5">
        <w:rPr>
          <w:noProof/>
        </w:rPr>
        <w:t>(Brasoveanu &amp; Andonie)</w:t>
      </w:r>
      <w:r w:rsidR="00E253B5">
        <w:fldChar w:fldCharType="end"/>
      </w:r>
      <w:r w:rsidR="00E253B5">
        <w:t xml:space="preserve"> focu</w:t>
      </w:r>
      <w:r w:rsidR="00675CA8">
        <w:t>se</w:t>
      </w:r>
      <w:r w:rsidR="00E253B5">
        <w:t xml:space="preserve">s on </w:t>
      </w:r>
      <w:r w:rsidR="00E253B5" w:rsidRPr="00E253B5">
        <w:t>explaining Transformer architectures through visualizations</w:t>
      </w:r>
      <w:r w:rsidR="00E253B5">
        <w:t xml:space="preserve">. </w:t>
      </w:r>
      <w:r w:rsidR="00E253B5">
        <w:fldChar w:fldCharType="begin"/>
      </w:r>
      <w:r w:rsidR="009E7392">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00E253B5">
        <w:fldChar w:fldCharType="separate"/>
      </w:r>
      <w:r w:rsidR="00E253B5">
        <w:rPr>
          <w:noProof/>
        </w:rPr>
        <w:t xml:space="preserve">Gillioz et al. </w:t>
      </w:r>
      <w:r w:rsidR="00E253B5">
        <w:fldChar w:fldCharType="end"/>
      </w:r>
      <w:r w:rsidR="00E253B5">
        <w:t>ha</w:t>
      </w:r>
      <w:r w:rsidR="00675CA8">
        <w:t>ve</w:t>
      </w:r>
      <w:r w:rsidR="00E253B5">
        <w:t xml:space="preserve"> provided </w:t>
      </w:r>
      <w:r w:rsidR="00675CA8">
        <w:t xml:space="preserve">an </w:t>
      </w:r>
      <w:r w:rsidR="00E253B5" w:rsidRPr="00E253B5">
        <w:t>Overview of the Transformer-based Models for</w:t>
      </w:r>
      <w:r w:rsidR="00E253B5">
        <w:t xml:space="preserve"> </w:t>
      </w:r>
      <w:r w:rsidR="00E253B5" w:rsidRPr="00E253B5">
        <w:t>NLP Tasks</w:t>
      </w:r>
      <w:r w:rsidR="00E253B5">
        <w:t>.</w:t>
      </w:r>
    </w:p>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04B55645" w:rsidR="008A0E62" w:rsidRDefault="008A0E62" w:rsidP="008A0E62">
      <w:pPr>
        <w:pStyle w:val="Heading1"/>
      </w:pPr>
      <w:bookmarkStart w:id="18" w:name="_Toc111076691"/>
      <w:r w:rsidRPr="008A0E62">
        <w:lastRenderedPageBreak/>
        <w:t>Requirements specification</w:t>
      </w:r>
      <w:bookmarkEnd w:id="18"/>
      <w:r w:rsidRPr="008A0E62">
        <w:t xml:space="preserve"> </w:t>
      </w:r>
    </w:p>
    <w:p w14:paraId="406E1DA0" w14:textId="77777777" w:rsidR="00184616" w:rsidRDefault="00184616" w:rsidP="003332B4"/>
    <w:p w14:paraId="74B0BD97" w14:textId="20C854E8" w:rsidR="003332B4" w:rsidRPr="003332B4" w:rsidRDefault="00184616" w:rsidP="00184616">
      <w:pPr>
        <w:pStyle w:val="Heading2"/>
      </w:pPr>
      <w:bookmarkStart w:id="19" w:name="_Toc111076692"/>
      <w:r>
        <w:t>Purpose</w:t>
      </w:r>
      <w:bookmarkEnd w:id="19"/>
    </w:p>
    <w:p w14:paraId="731E68C5" w14:textId="3422D6C5" w:rsidR="00184616" w:rsidRDefault="00184616" w:rsidP="002E3804">
      <w:r>
        <w:t xml:space="preserve">The system will be used by </w:t>
      </w:r>
      <w:r w:rsidR="00695D6C">
        <w:t xml:space="preserve">a </w:t>
      </w:r>
      <w:r>
        <w:t>patient who wants to understand their symptoms and disease in more detail.</w:t>
      </w:r>
      <w:r w:rsidR="005F4938">
        <w:t xml:space="preserve"> This is a prototype and should not be considered as a replacement for any medical advice or diagnosis. </w:t>
      </w:r>
    </w:p>
    <w:p w14:paraId="64279A77" w14:textId="32B92D2B" w:rsidR="00695D6C" w:rsidRDefault="00695D6C" w:rsidP="00695D6C">
      <w:pPr>
        <w:pStyle w:val="Heading2"/>
      </w:pPr>
      <w:bookmarkStart w:id="20" w:name="_Toc111076693"/>
      <w:r>
        <w:t>Functional Requirements</w:t>
      </w:r>
      <w:bookmarkEnd w:id="20"/>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rsidP="00735EBC">
      <w:pPr>
        <w:pStyle w:val="ListParagraph"/>
        <w:numPr>
          <w:ilvl w:val="0"/>
          <w:numId w:val="20"/>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rsidP="00735EBC">
      <w:pPr>
        <w:pStyle w:val="ListParagraph"/>
        <w:numPr>
          <w:ilvl w:val="0"/>
          <w:numId w:val="20"/>
        </w:numPr>
        <w:tabs>
          <w:tab w:val="left" w:pos="1420"/>
        </w:tabs>
        <w:ind w:left="357" w:hanging="357"/>
      </w:pPr>
      <w:r w:rsidRPr="00735EBC">
        <w:t>The system should be able to accept text inputs from the user</w:t>
      </w:r>
    </w:p>
    <w:p w14:paraId="79E73195" w14:textId="359253EF" w:rsidR="00735EBC" w:rsidRDefault="00735EBC" w:rsidP="00735EBC">
      <w:pPr>
        <w:pStyle w:val="ListParagraph"/>
        <w:numPr>
          <w:ilvl w:val="0"/>
          <w:numId w:val="20"/>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rsidP="00735EBC">
      <w:pPr>
        <w:pStyle w:val="ListParagraph"/>
        <w:numPr>
          <w:ilvl w:val="0"/>
          <w:numId w:val="20"/>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rsidP="00735EBC">
      <w:pPr>
        <w:pStyle w:val="ListParagraph"/>
        <w:numPr>
          <w:ilvl w:val="0"/>
          <w:numId w:val="20"/>
        </w:numPr>
        <w:tabs>
          <w:tab w:val="left" w:pos="1420"/>
        </w:tabs>
        <w:ind w:left="357" w:hanging="357"/>
      </w:pPr>
      <w:r>
        <w:t>The agent should be able to answer specific questions outside the current conversation context</w:t>
      </w:r>
    </w:p>
    <w:p w14:paraId="1C7AF410" w14:textId="7A5C7221" w:rsidR="00735EBC" w:rsidRPr="00735EBC" w:rsidRDefault="00735EBC" w:rsidP="00735EBC">
      <w:pPr>
        <w:pStyle w:val="ListParagraph"/>
        <w:numPr>
          <w:ilvl w:val="0"/>
          <w:numId w:val="20"/>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21" w:name="_Toc111076694"/>
      <w:r>
        <w:t>Non-functional Requirements</w:t>
      </w:r>
      <w:bookmarkEnd w:id="21"/>
    </w:p>
    <w:p w14:paraId="104064FF" w14:textId="47935380"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22" w:name="_Toc111076695"/>
      <w:r w:rsidRPr="008A0E62">
        <w:lastRenderedPageBreak/>
        <w:t>Software engineering process</w:t>
      </w:r>
      <w:bookmarkEnd w:id="22"/>
      <w:r w:rsidRPr="008A0E62">
        <w:t xml:space="preserve"> </w:t>
      </w:r>
    </w:p>
    <w:p w14:paraId="61FF38B4" w14:textId="0B218C7C" w:rsidR="008A0E62" w:rsidRDefault="008A0E62" w:rsidP="008A0E62"/>
    <w:p w14:paraId="21172400" w14:textId="655A22C7" w:rsidR="00807552" w:rsidRDefault="00807552" w:rsidP="00807552">
      <w:pPr>
        <w:pStyle w:val="Heading2"/>
      </w:pPr>
      <w:bookmarkStart w:id="23" w:name="_Toc111076696"/>
      <w:r>
        <w:t>Planning:</w:t>
      </w:r>
      <w:bookmarkEnd w:id="23"/>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7A0C317F" w:rsidR="000B4181" w:rsidRDefault="00807552" w:rsidP="000B4181">
      <w:pPr>
        <w:pStyle w:val="Heading2"/>
      </w:pPr>
      <w:bookmarkStart w:id="24" w:name="_Toc111076697"/>
      <w:r>
        <w:t>Development</w:t>
      </w:r>
      <w:r w:rsidR="000B4181">
        <w:t>:</w:t>
      </w:r>
      <w:bookmarkEnd w:id="24"/>
    </w:p>
    <w:p w14:paraId="4F47BE0D" w14:textId="7CC0BF58" w:rsidR="000B4181" w:rsidRPr="00807552" w:rsidRDefault="000B4181" w:rsidP="00807552">
      <w:r>
        <w:t>I followed the agile development methodology. During the chatbot development, we worked on incremental feature delivery. This helped us in breaking the bot development process into smaller workable tasks and focusing on working on the most important task at a time.</w:t>
      </w:r>
    </w:p>
    <w:p w14:paraId="3FC6413E" w14:textId="7098A2F3" w:rsidR="00807552" w:rsidRDefault="00807552" w:rsidP="00807552">
      <w:pPr>
        <w:pStyle w:val="Heading2"/>
      </w:pPr>
      <w:bookmarkStart w:id="25" w:name="_Toc111076698"/>
      <w:r>
        <w:t>Tracking:</w:t>
      </w:r>
      <w:bookmarkEnd w:id="25"/>
    </w:p>
    <w:p w14:paraId="2AB02C6E" w14:textId="79AECCE1" w:rsidR="00807552" w:rsidRPr="00807552" w:rsidRDefault="00E61D37" w:rsidP="00807552">
      <w:r>
        <w:t>Similar to sprint review meetings, a weekly meeting helped us in reviewing the project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3549194A" w:rsidR="00807552" w:rsidRDefault="00807552" w:rsidP="00807552">
      <w:pPr>
        <w:pStyle w:val="Heading2"/>
      </w:pPr>
      <w:bookmarkStart w:id="26" w:name="_Toc111076699"/>
      <w:r>
        <w:t>Testing:</w:t>
      </w:r>
      <w:bookmarkEnd w:id="26"/>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343ACED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p>
    <w:p w14:paraId="0D234BA9" w14:textId="40D3C4C8" w:rsidR="00807552" w:rsidRDefault="00807552" w:rsidP="00807552">
      <w:pPr>
        <w:pStyle w:val="Heading2"/>
      </w:pPr>
      <w:bookmarkStart w:id="27" w:name="_Toc111076700"/>
      <w:r>
        <w:t>Version Control</w:t>
      </w:r>
      <w:r w:rsidR="000B4181">
        <w:t>:</w:t>
      </w:r>
      <w:bookmarkEnd w:id="27"/>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4" w:history="1">
        <w:r w:rsidR="00075A95" w:rsidRPr="00C4257D">
          <w:rPr>
            <w:rStyle w:val="Hyperlink"/>
          </w:rPr>
          <w:t>https://github.com/RightWrite/HealthAgent.git</w:t>
        </w:r>
      </w:hyperlink>
    </w:p>
    <w:p w14:paraId="0EB289C3" w14:textId="692CF71E" w:rsidR="00807552" w:rsidRDefault="00807552" w:rsidP="00807552">
      <w:pPr>
        <w:pStyle w:val="Heading2"/>
      </w:pPr>
      <w:bookmarkStart w:id="28" w:name="_Toc111076701"/>
      <w:r>
        <w:t>Final Art</w:t>
      </w:r>
      <w:r w:rsidR="00F83CDC">
        <w:t>e</w:t>
      </w:r>
      <w:r>
        <w:t>facts</w:t>
      </w:r>
      <w:r w:rsidR="000B4181">
        <w:t>:</w:t>
      </w:r>
      <w:bookmarkEnd w:id="28"/>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69E470D1"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B34D15">
        <w:rPr>
          <w:highlight w:val="yellow"/>
        </w:rPr>
        <w:t>README.md</w:t>
      </w:r>
      <w:r>
        <w:t xml:space="preserve"> hosted in the version control.</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9" w:name="_Toc111076702"/>
      <w:r>
        <w:lastRenderedPageBreak/>
        <w:t>Ethics</w:t>
      </w:r>
      <w:bookmarkEnd w:id="29"/>
      <w:r>
        <w:t xml:space="preserve"> </w:t>
      </w:r>
    </w:p>
    <w:p w14:paraId="6B062D76" w14:textId="4AE03694" w:rsidR="00F83CDC" w:rsidRDefault="00F83CDC" w:rsidP="00F83CDC"/>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30" w:name="_Toc111076703"/>
      <w:r>
        <w:t>System Access:</w:t>
      </w:r>
      <w:bookmarkEnd w:id="30"/>
    </w:p>
    <w:p w14:paraId="7DEDF909" w14:textId="639FC373" w:rsidR="00EE73A8" w:rsidRDefault="00C70013" w:rsidP="00B40674">
      <w:r>
        <w:t xml:space="preserve">The evaluation will be performed in line with the artefact evaluation form by demonstrating the chatbot to the staff or students at the University. We will only use dummy scenarios with hypothetical medical conditions to demonstrate the capabilities of the system. We </w:t>
      </w:r>
      <w:r w:rsidRPr="0086372C">
        <w:rPr>
          <w:highlight w:val="yellow"/>
        </w:rPr>
        <w:t>will</w:t>
      </w:r>
      <w:r>
        <w:t xml:space="preserve"> collect anonymous feedback on the quality of the artefact only using the Qualtrics university survey system. </w:t>
      </w:r>
      <w:r w:rsidR="00224441">
        <w:t xml:space="preserve">Users will get access to only pre-recorded behaviour of the system. </w:t>
      </w:r>
    </w:p>
    <w:p w14:paraId="1E81D64A" w14:textId="2E7D4499" w:rsidR="00145E15" w:rsidRDefault="00145E15" w:rsidP="00145E15">
      <w:pPr>
        <w:pStyle w:val="Heading2"/>
      </w:pPr>
      <w:bookmarkStart w:id="31" w:name="_Toc111076704"/>
      <w:r>
        <w:t>Data Usage and Accessibility:</w:t>
      </w:r>
      <w:bookmarkEnd w:id="31"/>
    </w:p>
    <w:p w14:paraId="66C6EA13" w14:textId="77777777" w:rsidR="00F14F27" w:rsidRDefault="00F14F27" w:rsidP="00F14F27">
      <w:r>
        <w:t>The data used in the research is available publicly Only the researcher will have access to the raw evaluation data and this data will be destroyed at the end of the project. Aggregated data and results will be published in the final dissertation report.</w:t>
      </w:r>
    </w:p>
    <w:p w14:paraId="1CDC2EEB" w14:textId="1B1DA8B7" w:rsidR="002100E1" w:rsidRDefault="002100E1" w:rsidP="00F14F27">
      <w:pPr>
        <w:pStyle w:val="Heading3"/>
      </w:pPr>
      <w:r>
        <w:t>Pre-trained data</w:t>
      </w:r>
      <w:r w:rsidR="00A13996">
        <w:t>:</w:t>
      </w:r>
    </w:p>
    <w:p w14:paraId="0F8F9256" w14:textId="697ADC20"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on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3F95EC2C" w:rsidR="00F14F27" w:rsidRPr="00F14F27" w:rsidRDefault="002100E1" w:rsidP="002100E1">
      <w:pPr>
        <w:rPr>
          <w:color w:val="FF0000"/>
        </w:rPr>
      </w:pPr>
      <w:r>
        <w:t xml:space="preserve">The data used for </w:t>
      </w:r>
      <w:r w:rsidR="00F14F27">
        <w:t xml:space="preserve">symptom matching is sourced from the Kaggle platform ( </w:t>
      </w:r>
      <w:r w:rsidR="00F14F27" w:rsidRPr="00B66D52">
        <w:t>https://www.kaggle.com/datasets/priya1207/diseases-dataset )</w:t>
      </w:r>
      <w:r w:rsidR="00F14F27">
        <w:t xml:space="preserve">. It contains information about diseases, symptoms and medical treatments scrapped from MayoClinic (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32" w:name="_Toc111076705"/>
      <w:r>
        <w:lastRenderedPageBreak/>
        <w:t>Design</w:t>
      </w:r>
      <w:bookmarkEnd w:id="32"/>
    </w:p>
    <w:p w14:paraId="1CEE4AF5" w14:textId="77777777" w:rsidR="007C7D69" w:rsidRPr="007C7D69" w:rsidRDefault="007C7D69" w:rsidP="007C7D69"/>
    <w:p w14:paraId="51BA6C81" w14:textId="70CE1EE8" w:rsidR="00BF541B" w:rsidRDefault="00B36B8F">
      <w:r>
        <w:t xml:space="preserve">The proposed prototype of an AI-enabled conversational virtual agent named Health Agent is built on top of an open-source conversational AI platform called </w:t>
      </w:r>
      <w:r w:rsidR="002A5223">
        <w:t>Rasa</w:t>
      </w:r>
      <w:r>
        <w:t>.</w:t>
      </w:r>
    </w:p>
    <w:p w14:paraId="31CF7155" w14:textId="383E6F29" w:rsidR="00AF0CFA" w:rsidRDefault="00B10495" w:rsidP="00CC1ACA">
      <w:pPr>
        <w:pStyle w:val="Heading2"/>
      </w:pPr>
      <w:bookmarkStart w:id="33" w:name="_Toc111076706"/>
      <w:r>
        <w:t>Conversation flow design</w:t>
      </w:r>
      <w:bookmarkEnd w:id="33"/>
    </w:p>
    <w:p w14:paraId="7E3B8751" w14:textId="77777777" w:rsidR="00AF0CFA" w:rsidRDefault="00AF0CFA" w:rsidP="00AF0CFA">
      <w:r>
        <w:t>Below is an example of dialogue that was covered for the primary objective.</w:t>
      </w:r>
    </w:p>
    <w:p w14:paraId="4CC32C88" w14:textId="77777777" w:rsidR="00AF0CFA" w:rsidRDefault="00AF0CFA" w:rsidP="00AF0CFA">
      <w:r>
        <w:t xml:space="preserve">The </w:t>
      </w:r>
      <w:r>
        <w:rPr>
          <w:noProof/>
        </w:rPr>
        <w:drawing>
          <wp:inline distT="0" distB="0" distL="0" distR="0" wp14:anchorId="7A625A68" wp14:editId="2A333FAB">
            <wp:extent cx="205154" cy="205154"/>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06019" cy="206019"/>
                    </a:xfrm>
                    <a:prstGeom prst="rect">
                      <a:avLst/>
                    </a:prstGeom>
                  </pic:spPr>
                </pic:pic>
              </a:graphicData>
            </a:graphic>
          </wp:inline>
        </w:drawing>
      </w:r>
      <w:r>
        <w:t xml:space="preserve"> symbol represents a human while</w:t>
      </w:r>
      <w:r w:rsidRPr="003E67FE">
        <w:rPr>
          <w:noProof/>
        </w:rPr>
        <w:t xml:space="preserve"> </w:t>
      </w:r>
      <w:r>
        <w:rPr>
          <w:noProof/>
        </w:rPr>
        <w:t xml:space="preserve">the </w:t>
      </w:r>
      <w:r w:rsidRPr="003E67FE">
        <w:rPr>
          <w:noProof/>
        </w:rPr>
        <w:drawing>
          <wp:inline distT="0" distB="0" distL="0" distR="0" wp14:anchorId="0B1E4E94" wp14:editId="24B933DF">
            <wp:extent cx="259080" cy="259080"/>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t xml:space="preserve"> symbol represents the chatbot.</w:t>
      </w:r>
    </w:p>
    <w:p w14:paraId="76902BDA" w14:textId="77777777" w:rsidR="00AF0CFA" w:rsidRDefault="00AF0CFA" w:rsidP="00AF0CFA">
      <w:pPr>
        <w:pStyle w:val="Heading3"/>
      </w:pPr>
      <w:r>
        <w:t>Conversation scenario of a healthy patient:</w:t>
      </w:r>
    </w:p>
    <w:p w14:paraId="13EF513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007BD03" wp14:editId="73EB1579">
            <wp:extent cx="289560" cy="289560"/>
            <wp:effectExtent l="0" t="0" r="0" b="0"/>
            <wp:docPr id="33" name="Graphic 3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F40F21">
        <w:rPr>
          <w:rFonts w:cstheme="minorHAnsi"/>
        </w:rPr>
        <w:t>Hi</w:t>
      </w:r>
    </w:p>
    <w:p w14:paraId="5F0B911B"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CA3A6B0" wp14:editId="4D3E7EC9">
            <wp:extent cx="259080" cy="259080"/>
            <wp:effectExtent l="0" t="0" r="0" b="0"/>
            <wp:docPr id="27" name="Graphic 2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Hello, I am your health advisor, how are you feeling today?</w:t>
      </w:r>
    </w:p>
    <w:p w14:paraId="59CAA8C0"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7192BE7B" wp14:editId="25A2703E">
            <wp:extent cx="289560" cy="289560"/>
            <wp:effectExtent l="0" t="0" r="0" b="0"/>
            <wp:docPr id="29" name="Graphic 2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F40F21">
        <w:rPr>
          <w:rFonts w:cstheme="minorHAnsi"/>
        </w:rPr>
        <w:t>I am not feeling well.</w:t>
      </w:r>
    </w:p>
    <w:p w14:paraId="4EB8B5D3"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63B8C23A" wp14:editId="420024C1">
            <wp:extent cx="259080" cy="259080"/>
            <wp:effectExtent l="0" t="0" r="0" b="0"/>
            <wp:docPr id="30" name="Graphic 3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What symptoms do you observe</w:t>
      </w:r>
    </w:p>
    <w:p w14:paraId="1F2444F5"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A8ED95B" wp14:editId="75353858">
            <wp:extent cx="289560" cy="289560"/>
            <wp:effectExtent l="0" t="0" r="0" b="0"/>
            <wp:docPr id="31" name="Graphic 3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F40F21">
        <w:rPr>
          <w:rFonts w:cstheme="minorHAnsi"/>
          <w:color w:val="111111"/>
          <w:shd w:val="clear" w:color="auto" w:fill="FFFFFF"/>
        </w:rPr>
        <w:t xml:space="preserve">I am suffering from diarrhoea and Vomits. </w:t>
      </w:r>
    </w:p>
    <w:p w14:paraId="4D7634A8" w14:textId="77777777" w:rsidR="00AF0CFA" w:rsidRPr="00F40F21" w:rsidRDefault="00AF0CFA" w:rsidP="00AF0CFA">
      <w:pPr>
        <w:pStyle w:val="ListParagraph"/>
        <w:ind w:left="1440"/>
        <w:rPr>
          <w:rFonts w:cstheme="minorHAnsi"/>
        </w:rPr>
      </w:pPr>
      <w:r w:rsidRPr="00F40F21">
        <w:rPr>
          <w:rFonts w:cstheme="minorHAnsi"/>
          <w:noProof/>
        </w:rPr>
        <w:drawing>
          <wp:inline distT="0" distB="0" distL="0" distR="0" wp14:anchorId="15BF8254" wp14:editId="6EF79BD1">
            <wp:extent cx="259080" cy="259080"/>
            <wp:effectExtent l="0" t="0" r="0" b="0"/>
            <wp:docPr id="32" name="Graphic 3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F40F21">
        <w:rPr>
          <w:rFonts w:cstheme="minorHAnsi"/>
        </w:rPr>
        <w:t xml:space="preserve"> These are the possible Symptopons of Rotavirus</w:t>
      </w:r>
    </w:p>
    <w:p w14:paraId="4ACF0013" w14:textId="77777777" w:rsidR="00AF0CFA" w:rsidRDefault="00AF0CFA" w:rsidP="00AF0CFA">
      <w:pPr>
        <w:pStyle w:val="Heading3"/>
      </w:pPr>
      <w:r>
        <w:t>Conversation scenario of an unhealthy patient:</w:t>
      </w:r>
    </w:p>
    <w:p w14:paraId="0242BA17" w14:textId="77777777" w:rsidR="00AF0CFA" w:rsidRDefault="00AF0CFA" w:rsidP="00AF0CFA">
      <w:pPr>
        <w:pStyle w:val="ListParagraph"/>
        <w:ind w:left="1440"/>
      </w:pPr>
      <w:r>
        <w:rPr>
          <w:noProof/>
        </w:rPr>
        <w:drawing>
          <wp:inline distT="0" distB="0" distL="0" distR="0" wp14:anchorId="2C218FD2" wp14:editId="1E973E89">
            <wp:extent cx="289560" cy="289560"/>
            <wp:effectExtent l="0" t="0" r="0" b="0"/>
            <wp:docPr id="36" name="Graphic 36"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t>Hi</w:t>
      </w:r>
    </w:p>
    <w:p w14:paraId="54E9A805" w14:textId="77777777" w:rsidR="00AF0CFA" w:rsidRDefault="00AF0CFA" w:rsidP="00AF0CFA">
      <w:pPr>
        <w:pStyle w:val="ListParagraph"/>
        <w:ind w:left="1440"/>
      </w:pPr>
      <w:r w:rsidRPr="003E67FE">
        <w:rPr>
          <w:noProof/>
        </w:rPr>
        <w:drawing>
          <wp:inline distT="0" distB="0" distL="0" distR="0" wp14:anchorId="2B46E00B" wp14:editId="590DCA68">
            <wp:extent cx="259080" cy="259080"/>
            <wp:effectExtent l="0" t="0" r="0" b="0"/>
            <wp:docPr id="23" name="Graphic 2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3E67FE">
        <w:t xml:space="preserve"> Hello,</w:t>
      </w:r>
      <w:r>
        <w:t xml:space="preserve"> I am your health advisor, how are you feeling today?</w:t>
      </w:r>
    </w:p>
    <w:p w14:paraId="22DFB358" w14:textId="77777777" w:rsidR="00AF0CFA" w:rsidRDefault="00AF0CFA" w:rsidP="00AF0CFA">
      <w:pPr>
        <w:pStyle w:val="ListParagraph"/>
        <w:ind w:left="1440"/>
      </w:pPr>
      <w:r>
        <w:rPr>
          <w:noProof/>
        </w:rPr>
        <w:drawing>
          <wp:inline distT="0" distB="0" distL="0" distR="0" wp14:anchorId="011ACB68" wp14:editId="7BF9FD2A">
            <wp:extent cx="289560" cy="289560"/>
            <wp:effectExtent l="0" t="0" r="0" b="0"/>
            <wp:docPr id="24" name="Graphic 2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t>I am fine.</w:t>
      </w:r>
    </w:p>
    <w:p w14:paraId="7AEFF42F" w14:textId="77777777" w:rsidR="00AF0CFA" w:rsidRDefault="00AF0CFA" w:rsidP="00AF0CFA">
      <w:pPr>
        <w:pStyle w:val="ListParagraph"/>
        <w:ind w:left="1440"/>
      </w:pPr>
      <w:r w:rsidRPr="003E67FE">
        <w:rPr>
          <w:noProof/>
        </w:rPr>
        <w:drawing>
          <wp:inline distT="0" distB="0" distL="0" distR="0" wp14:anchorId="407230CA" wp14:editId="77C69669">
            <wp:extent cx="259080" cy="259080"/>
            <wp:effectExtent l="0" t="0" r="0" b="0"/>
            <wp:docPr id="25" name="Graphic 2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3E67FE">
        <w:t xml:space="preserve"> </w:t>
      </w:r>
      <w:r>
        <w:t>Great! Keep doing well</w:t>
      </w:r>
    </w:p>
    <w:p w14:paraId="62779846" w14:textId="77777777" w:rsidR="00AF0CFA" w:rsidRDefault="00AF0CFA" w:rsidP="00AF0CFA">
      <w:pPr>
        <w:pStyle w:val="Heading3"/>
      </w:pPr>
      <w:r>
        <w:t>Advanced Conversation scenario of an unhealthy patient:</w:t>
      </w:r>
    </w:p>
    <w:p w14:paraId="2119902C" w14:textId="77777777" w:rsidR="00AF0CFA" w:rsidRDefault="00AF0CFA" w:rsidP="00AF0CFA">
      <w:pPr>
        <w:pStyle w:val="ListParagraph"/>
      </w:pPr>
    </w:p>
    <w:p w14:paraId="6CBC9A2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88542F7" wp14:editId="4B66CB48">
            <wp:extent cx="259080" cy="259080"/>
            <wp:effectExtent l="0" t="0" r="0" b="0"/>
            <wp:docPr id="10" name="Graphic 1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Hello, I am your health advisor, how are you feeling today?</w:t>
      </w:r>
    </w:p>
    <w:p w14:paraId="1A73F1BD"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9162EC" wp14:editId="018CC271">
            <wp:extent cx="289560" cy="289560"/>
            <wp:effectExtent l="0" t="0" r="0" b="0"/>
            <wp:docPr id="11" name="Graphic 1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5A385D">
        <w:rPr>
          <w:rFonts w:cstheme="minorHAnsi"/>
        </w:rPr>
        <w:t>I am not feeling well.</w:t>
      </w:r>
    </w:p>
    <w:p w14:paraId="6D0DB27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100C2034" wp14:editId="3C3C1261">
            <wp:extent cx="259080" cy="259080"/>
            <wp:effectExtent l="0" t="0" r="0" b="0"/>
            <wp:docPr id="12" name="Graphic 1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symptoms do you observe</w:t>
      </w:r>
    </w:p>
    <w:p w14:paraId="4184015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6799EE03" wp14:editId="174CD849">
            <wp:extent cx="289560" cy="289560"/>
            <wp:effectExtent l="0" t="0" r="0" b="0"/>
            <wp:docPr id="13" name="Graphic 13"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iarrhea  and  Vomits </w:t>
      </w:r>
    </w:p>
    <w:p w14:paraId="0033D0A8"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7A123146" wp14:editId="26F93295">
            <wp:extent cx="259080" cy="259080"/>
            <wp:effectExtent l="0" t="0" r="0" b="0"/>
            <wp:docPr id="15" name="Graphic 1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 other Symptom?</w:t>
      </w:r>
    </w:p>
    <w:p w14:paraId="5ED8680A"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41164430" wp14:editId="0E42B8E9">
            <wp:extent cx="289560" cy="289560"/>
            <wp:effectExtent l="0" t="0" r="0" b="0"/>
            <wp:docPr id="18" name="Graphic 18"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5A385D">
        <w:rPr>
          <w:rFonts w:cstheme="minorHAnsi"/>
        </w:rPr>
        <w:t xml:space="preserve"> I am feeling </w:t>
      </w:r>
      <w:r w:rsidRPr="005A385D">
        <w:rPr>
          <w:rFonts w:cstheme="minorHAnsi"/>
          <w:color w:val="111111"/>
          <w:shd w:val="clear" w:color="auto" w:fill="FFFFFF"/>
        </w:rPr>
        <w:t>tired</w:t>
      </w:r>
    </w:p>
    <w:p w14:paraId="2F1C2B84"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30BC8375" wp14:editId="4B0BFDEA">
            <wp:extent cx="259080" cy="259080"/>
            <wp:effectExtent l="0" t="0" r="0" b="0"/>
            <wp:docPr id="17" name="Graphic 1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What else you feel?</w:t>
      </w:r>
    </w:p>
    <w:p w14:paraId="66BE2DAF" w14:textId="77777777" w:rsidR="00AF0CFA" w:rsidRPr="005A385D" w:rsidRDefault="00AF0CFA" w:rsidP="00AF0CFA">
      <w:pPr>
        <w:pStyle w:val="ListParagraph"/>
        <w:ind w:left="1440"/>
        <w:rPr>
          <w:rFonts w:cstheme="minorHAnsi"/>
        </w:rPr>
      </w:pPr>
      <w:r w:rsidRPr="005A385D">
        <w:rPr>
          <w:rFonts w:cstheme="minorHAnsi"/>
          <w:noProof/>
        </w:rPr>
        <w:drawing>
          <wp:inline distT="0" distB="0" distL="0" distR="0" wp14:anchorId="2618CEC1" wp14:editId="20C0864D">
            <wp:extent cx="289560" cy="289560"/>
            <wp:effectExtent l="0" t="0" r="0" b="0"/>
            <wp:docPr id="19" name="Graphic 19"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dehydration, dry mouth</w:t>
      </w:r>
    </w:p>
    <w:p w14:paraId="28EB7E66" w14:textId="77777777" w:rsidR="00AF0CFA" w:rsidRPr="005A385D" w:rsidRDefault="00AF0CFA" w:rsidP="00AF0CFA">
      <w:pPr>
        <w:pStyle w:val="ListParagraph"/>
        <w:ind w:left="1440"/>
        <w:rPr>
          <w:rFonts w:cstheme="minorHAnsi"/>
        </w:rPr>
      </w:pPr>
      <w:r w:rsidRPr="005A385D">
        <w:rPr>
          <w:rFonts w:cstheme="minorHAnsi"/>
          <w:noProof/>
        </w:rPr>
        <w:lastRenderedPageBreak/>
        <w:drawing>
          <wp:inline distT="0" distB="0" distL="0" distR="0" wp14:anchorId="14ECF6B1" wp14:editId="61C0990C">
            <wp:extent cx="259080" cy="259080"/>
            <wp:effectExtent l="0" t="0" r="0" b="0"/>
            <wp:docPr id="20" name="Graphic 2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Anything else?</w:t>
      </w:r>
    </w:p>
    <w:p w14:paraId="6D5CD124"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34BC5CC4" wp14:editId="393FAB43">
            <wp:extent cx="289560" cy="289560"/>
            <wp:effectExtent l="0" t="0" r="0" b="0"/>
            <wp:docPr id="21" name="Graphic 21"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5" cstate="print">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289560" cy="289560"/>
                    </a:xfrm>
                    <a:prstGeom prst="rect">
                      <a:avLst/>
                    </a:prstGeom>
                  </pic:spPr>
                </pic:pic>
              </a:graphicData>
            </a:graphic>
          </wp:inline>
        </w:drawing>
      </w:r>
      <w:r w:rsidRPr="005A385D">
        <w:rPr>
          <w:rFonts w:cstheme="minorHAnsi"/>
          <w:color w:val="111111"/>
          <w:shd w:val="clear" w:color="auto" w:fill="FFFFFF"/>
        </w:rPr>
        <w:t xml:space="preserve"> No </w:t>
      </w:r>
    </w:p>
    <w:p w14:paraId="1CD033DD" w14:textId="77777777" w:rsidR="00AF0CFA" w:rsidRPr="005A385D" w:rsidRDefault="00AF0CFA" w:rsidP="00AF0CFA">
      <w:pPr>
        <w:pStyle w:val="ListParagraph"/>
        <w:ind w:left="1440"/>
        <w:rPr>
          <w:rFonts w:cstheme="minorHAnsi"/>
          <w:color w:val="111111"/>
          <w:shd w:val="clear" w:color="auto" w:fill="FFFFFF"/>
        </w:rPr>
      </w:pPr>
      <w:r w:rsidRPr="005A385D">
        <w:rPr>
          <w:rFonts w:cstheme="minorHAnsi"/>
          <w:noProof/>
        </w:rPr>
        <w:drawing>
          <wp:inline distT="0" distB="0" distL="0" distR="0" wp14:anchorId="5A99FDEF" wp14:editId="60AF966F">
            <wp:extent cx="259080" cy="259080"/>
            <wp:effectExtent l="0" t="0" r="0" b="0"/>
            <wp:docPr id="14" name="Graphic 1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259080" cy="259080"/>
                    </a:xfrm>
                    <a:prstGeom prst="rect">
                      <a:avLst/>
                    </a:prstGeom>
                  </pic:spPr>
                </pic:pic>
              </a:graphicData>
            </a:graphic>
          </wp:inline>
        </w:drawing>
      </w:r>
      <w:r w:rsidRPr="005A385D">
        <w:rPr>
          <w:rFonts w:cstheme="minorHAnsi"/>
        </w:rPr>
        <w:t xml:space="preserve"> These are the possible Symptopons of Rotavirus.  </w:t>
      </w:r>
    </w:p>
    <w:p w14:paraId="2E84A58A" w14:textId="77777777" w:rsidR="00AF0CFA" w:rsidRDefault="00AF0CFA"/>
    <w:p w14:paraId="7924F9CA" w14:textId="06E4C349" w:rsidR="005F598C" w:rsidRDefault="005F598C" w:rsidP="005F598C">
      <w:pPr>
        <w:pStyle w:val="Heading2"/>
      </w:pPr>
      <w:bookmarkStart w:id="34" w:name="_Toc111076707"/>
      <w:r>
        <w:t>Architecture</w:t>
      </w:r>
      <w:bookmarkEnd w:id="34"/>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19"/>
                    <a:stretch>
                      <a:fillRect/>
                    </a:stretch>
                  </pic:blipFill>
                  <pic:spPr>
                    <a:xfrm>
                      <a:off x="0" y="0"/>
                      <a:ext cx="5731510" cy="3977005"/>
                    </a:xfrm>
                    <a:prstGeom prst="rect">
                      <a:avLst/>
                    </a:prstGeom>
                  </pic:spPr>
                </pic:pic>
              </a:graphicData>
            </a:graphic>
          </wp:inline>
        </w:drawing>
      </w:r>
    </w:p>
    <w:p w14:paraId="429E8D05" w14:textId="0D890E3A" w:rsidR="00E94A9E" w:rsidRDefault="00E12777" w:rsidP="00E94A9E">
      <w:pPr>
        <w:rPr>
          <w:noProof/>
        </w:rPr>
      </w:pPr>
      <w:r w:rsidRPr="00E12777">
        <w:rPr>
          <w:noProof/>
          <w:highlight w:val="yellow"/>
        </w:rPr>
        <w:t>&lt;ADD USER/SYSTEM messages to the diagram&gt;</w:t>
      </w:r>
    </w:p>
    <w:p w14:paraId="01DB5A4C" w14:textId="4F6EA2C1" w:rsidR="00E94A9E" w:rsidRDefault="00E94A9E" w:rsidP="00E94A9E">
      <w:pPr>
        <w:tabs>
          <w:tab w:val="left" w:pos="1420"/>
        </w:tabs>
      </w:pPr>
      <w:r>
        <w:t>This architecture includes the following primary components:</w:t>
      </w:r>
    </w:p>
    <w:p w14:paraId="76344C44" w14:textId="47EE0737" w:rsidR="00220CC1" w:rsidRDefault="00E94A9E" w:rsidP="00220CC1">
      <w:pPr>
        <w:pStyle w:val="Heading3"/>
      </w:pPr>
      <w:r w:rsidRPr="00FA5A21">
        <w:rPr>
          <w:b/>
          <w:bCs/>
        </w:rPr>
        <w:t>Natural Language Understanding Unit (NLU)</w:t>
      </w:r>
    </w:p>
    <w:p w14:paraId="4E0DF537" w14:textId="3F9FF2D9" w:rsidR="00096BBB" w:rsidRPr="007E63D6" w:rsidRDefault="00E94A9E" w:rsidP="00220CC1">
      <w:pPr>
        <w:pStyle w:val="ListParagraph"/>
        <w:tabs>
          <w:tab w:val="left" w:pos="1420"/>
        </w:tabs>
        <w:ind w:left="357"/>
      </w:pPr>
      <w:r>
        <w:t xml:space="preserve">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79D00F21" w:rsidR="00096BBB" w:rsidRDefault="00096BBB" w:rsidP="00096BBB">
      <w:pPr>
        <w:pStyle w:val="ListParagraph"/>
        <w:tabs>
          <w:tab w:val="left" w:pos="1420"/>
        </w:tabs>
        <w:ind w:left="357"/>
      </w:pPr>
      <w:r>
        <w:t xml:space="preserve">In </w:t>
      </w:r>
      <w:r w:rsidR="002A5223">
        <w:t>Rasa</w:t>
      </w:r>
      <w:r>
        <w:t xml:space="preserve">, </w:t>
      </w:r>
      <w:r w:rsidRPr="00220CC1">
        <w:t>config.yml</w:t>
      </w:r>
      <w:r>
        <w:t xml:space="preserve"> file defines 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209E23FE" w14:textId="71EC398C" w:rsidR="00125074" w:rsidRPr="00096BBB" w:rsidRDefault="00125074" w:rsidP="00096BBB">
      <w:pPr>
        <w:pStyle w:val="ListParagraph"/>
        <w:tabs>
          <w:tab w:val="left" w:pos="1420"/>
        </w:tabs>
        <w:ind w:left="357"/>
      </w:pPr>
      <w:r w:rsidRPr="00125074">
        <w:rPr>
          <w:noProof/>
        </w:rPr>
        <w:lastRenderedPageBreak/>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20"/>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rsidP="007E63D6">
      <w:pPr>
        <w:pStyle w:val="ListParagraph"/>
        <w:numPr>
          <w:ilvl w:val="0"/>
          <w:numId w:val="22"/>
        </w:numPr>
        <w:tabs>
          <w:tab w:val="left" w:pos="1420"/>
        </w:tabs>
      </w:pPr>
      <w:r w:rsidRPr="00125074">
        <w:rPr>
          <w:b/>
          <w:bCs/>
        </w:rPr>
        <w:t>Tokenizers</w:t>
      </w:r>
      <w:r w:rsidR="00125074">
        <w:t xml:space="preserve">: Splits text into tokens </w:t>
      </w:r>
    </w:p>
    <w:p w14:paraId="645D3003" w14:textId="017AFD54" w:rsidR="00E12777" w:rsidRPr="00125074" w:rsidRDefault="00E12777" w:rsidP="007E63D6">
      <w:pPr>
        <w:pStyle w:val="ListParagraph"/>
        <w:numPr>
          <w:ilvl w:val="0"/>
          <w:numId w:val="22"/>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rsidP="007E63D6">
      <w:pPr>
        <w:pStyle w:val="ListParagraph"/>
        <w:numPr>
          <w:ilvl w:val="0"/>
          <w:numId w:val="22"/>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rsidP="007E63D6">
      <w:pPr>
        <w:pStyle w:val="ListParagraph"/>
        <w:numPr>
          <w:ilvl w:val="0"/>
          <w:numId w:val="22"/>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4CE87CBA" w14:textId="77777777" w:rsidR="00472FC1" w:rsidRDefault="00472FC1" w:rsidP="00472FC1">
      <w:pPr>
        <w:rPr>
          <w:b/>
          <w:bCs/>
        </w:rPr>
      </w:pPr>
      <w:r>
        <w:rPr>
          <w:b/>
          <w:bCs/>
        </w:rPr>
        <w:t xml:space="preserve">Choice of language model: accuracy vs </w:t>
      </w:r>
      <w:commentRangeStart w:id="35"/>
      <w:r>
        <w:rPr>
          <w:b/>
          <w:bCs/>
        </w:rPr>
        <w:t>speed</w:t>
      </w:r>
      <w:commentRangeEnd w:id="35"/>
      <w:r>
        <w:rPr>
          <w:rStyle w:val="CommentReference"/>
          <w:lang w:val="en-US"/>
        </w:rPr>
        <w:commentReference w:id="35"/>
      </w:r>
    </w:p>
    <w:p w14:paraId="61EA706F" w14:textId="77777777" w:rsidR="00E12777" w:rsidRDefault="00E12777" w:rsidP="00E12777">
      <w:pPr>
        <w:pStyle w:val="ListParagraph"/>
        <w:tabs>
          <w:tab w:val="left" w:pos="1420"/>
        </w:tabs>
        <w:ind w:left="357"/>
      </w:pPr>
    </w:p>
    <w:p w14:paraId="171999B7" w14:textId="11979DBA" w:rsidR="00E94A9E" w:rsidRDefault="00E94A9E" w:rsidP="00220CC1">
      <w:pPr>
        <w:pStyle w:val="Heading3"/>
        <w:rPr>
          <w:b/>
          <w:bCs/>
        </w:rPr>
      </w:pPr>
      <w:r w:rsidRPr="00E12777">
        <w:rPr>
          <w:b/>
          <w:bCs/>
        </w:rPr>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147AE765" w14:textId="4A0BD83F" w:rsidR="001A5793" w:rsidRDefault="001A5793" w:rsidP="00790090">
      <w:pPr>
        <w:pStyle w:val="ListParagraph"/>
        <w:tabs>
          <w:tab w:val="left" w:pos="1420"/>
        </w:tabs>
        <w:ind w:left="357"/>
      </w:pPr>
    </w:p>
    <w:p w14:paraId="40D9BA17" w14:textId="18566732" w:rsidR="00E12777" w:rsidRDefault="00E12777" w:rsidP="00E12777">
      <w:pPr>
        <w:pStyle w:val="ListParagraph"/>
        <w:tabs>
          <w:tab w:val="left" w:pos="1420"/>
        </w:tabs>
        <w:ind w:left="357"/>
      </w:pPr>
    </w:p>
    <w:p w14:paraId="45C1A1CF" w14:textId="30696854" w:rsidR="005509CF" w:rsidRDefault="005509CF" w:rsidP="00E12777">
      <w:pPr>
        <w:pStyle w:val="ListParagraph"/>
        <w:tabs>
          <w:tab w:val="left" w:pos="1420"/>
        </w:tabs>
        <w:ind w:left="357"/>
      </w:pPr>
    </w:p>
    <w:p w14:paraId="56D42818" w14:textId="241308CC" w:rsidR="005509CF" w:rsidRDefault="005509CF" w:rsidP="00E12777">
      <w:pPr>
        <w:pStyle w:val="ListParagraph"/>
        <w:tabs>
          <w:tab w:val="left" w:pos="1420"/>
        </w:tabs>
        <w:ind w:left="357"/>
      </w:pPr>
    </w:p>
    <w:p w14:paraId="0945390E" w14:textId="3FAA7161" w:rsidR="005509CF" w:rsidRDefault="005509CF" w:rsidP="00E12777">
      <w:pPr>
        <w:pStyle w:val="ListParagraph"/>
        <w:tabs>
          <w:tab w:val="left" w:pos="1420"/>
        </w:tabs>
        <w:ind w:left="357"/>
      </w:pPr>
    </w:p>
    <w:p w14:paraId="08CC5EEC" w14:textId="77777777" w:rsidR="005509CF" w:rsidRDefault="005509CF" w:rsidP="00E12777">
      <w:pPr>
        <w:pStyle w:val="ListParagraph"/>
        <w:tabs>
          <w:tab w:val="left" w:pos="1420"/>
        </w:tabs>
        <w:ind w:left="357"/>
      </w:pPr>
    </w:p>
    <w:p w14:paraId="49BF74B9" w14:textId="2B1E93CD" w:rsidR="00E94A9E" w:rsidRDefault="00E94A9E" w:rsidP="00220CC1">
      <w:pPr>
        <w:pStyle w:val="Heading3"/>
        <w:rPr>
          <w:b/>
          <w:bCs/>
        </w:rPr>
      </w:pPr>
      <w:r w:rsidRPr="00E12777">
        <w:rPr>
          <w:b/>
          <w:bCs/>
        </w:rPr>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E12777" w:rsidRDefault="005509CF" w:rsidP="00220CC1">
      <w:pPr>
        <w:pStyle w:val="Heading3"/>
        <w:rPr>
          <w:b/>
          <w:bCs/>
        </w:rPr>
      </w:pPr>
      <w:r w:rsidRPr="00E12777">
        <w:rPr>
          <w:b/>
          <w:bCs/>
        </w:rPr>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11FF990F" w:rsidR="00E94A9E" w:rsidRDefault="00E94A9E" w:rsidP="00220CC1">
      <w:pPr>
        <w:pStyle w:val="Heading3"/>
        <w:rPr>
          <w:b/>
          <w:bCs/>
        </w:rPr>
      </w:pPr>
      <w:r w:rsidRPr="00E12777">
        <w:rPr>
          <w:b/>
          <w:bCs/>
        </w:rPr>
        <w:t>Web Client :</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2D0324A1" w14:textId="77777777" w:rsidR="00B609E3" w:rsidRDefault="00B609E3" w:rsidP="00220CC1">
      <w:pPr>
        <w:pStyle w:val="Heading2"/>
        <w:numPr>
          <w:ilvl w:val="0"/>
          <w:numId w:val="0"/>
        </w:numPr>
        <w:ind w:left="576"/>
      </w:pPr>
    </w:p>
    <w:p w14:paraId="69B7A951" w14:textId="631EBB45" w:rsidR="001D6147" w:rsidRDefault="00224123" w:rsidP="001D6147">
      <w:pPr>
        <w:pStyle w:val="Heading2"/>
      </w:pPr>
      <w:bookmarkStart w:id="36" w:name="_Toc111076708"/>
      <w:r>
        <w:t>Conversational AI Terminologies</w:t>
      </w:r>
      <w:r w:rsidR="001D6147">
        <w:t>:</w:t>
      </w:r>
      <w:bookmarkEnd w:id="36"/>
    </w:p>
    <w:p w14:paraId="3C0539A2" w14:textId="13E18E3C" w:rsidR="00D27950" w:rsidRPr="00D27950" w:rsidRDefault="00D27950" w:rsidP="00D27950">
      <w:r>
        <w:t>Refwerce book here</w:t>
      </w:r>
    </w:p>
    <w:p w14:paraId="761FD13F" w14:textId="3222BAF4" w:rsidR="00846C3A" w:rsidRDefault="00846C3A" w:rsidP="00FA5305">
      <w:pPr>
        <w:pStyle w:val="ListParagraph"/>
        <w:numPr>
          <w:ilvl w:val="0"/>
          <w:numId w:val="24"/>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 user types in the web client is an utterance. </w:t>
      </w:r>
      <w:r>
        <w:t xml:space="preserve"> </w:t>
      </w:r>
    </w:p>
    <w:p w14:paraId="1E7F67F3" w14:textId="37302C69" w:rsidR="00846C3A" w:rsidRPr="00175277" w:rsidRDefault="00846C3A" w:rsidP="00FA5305">
      <w:pPr>
        <w:pStyle w:val="ListParagraph"/>
        <w:numPr>
          <w:ilvl w:val="0"/>
          <w:numId w:val="24"/>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rsidP="00FA5305">
      <w:pPr>
        <w:pStyle w:val="ListParagraph"/>
        <w:numPr>
          <w:ilvl w:val="0"/>
          <w:numId w:val="24"/>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rsidP="00A323E3">
      <w:pPr>
        <w:pStyle w:val="ListParagraph"/>
        <w:numPr>
          <w:ilvl w:val="0"/>
          <w:numId w:val="24"/>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3CFDF7A6" w14:textId="67DCB050" w:rsidR="00A323E3" w:rsidRPr="00A323E3" w:rsidRDefault="00A323E3" w:rsidP="00A323E3">
      <w:pPr>
        <w:pStyle w:val="ListParagraph"/>
        <w:ind w:left="360"/>
      </w:pPr>
      <w:r>
        <w:t>See Figure 1</w:t>
      </w:r>
    </w:p>
    <w:p w14:paraId="537BCD84" w14:textId="31926EE1" w:rsidR="00C00ADA" w:rsidRDefault="00C00ADA"/>
    <w:p w14:paraId="531B384D" w14:textId="242EB60A" w:rsidR="00A323E3" w:rsidRDefault="00A323E3" w:rsidP="00A323E3">
      <w:pPr>
        <w:pStyle w:val="Caption"/>
        <w:keepNext/>
        <w:jc w:val="center"/>
      </w:pPr>
      <w:bookmarkStart w:id="37" w:name="_Toc111239015"/>
      <w:r>
        <w:lastRenderedPageBreak/>
        <w:t xml:space="preserve">Figure </w:t>
      </w:r>
      <w:fldSimple w:instr=" SEQ Figure \* ARABIC ">
        <w:r w:rsidR="009B265A">
          <w:rPr>
            <w:noProof/>
          </w:rPr>
          <w:t>4</w:t>
        </w:r>
      </w:fldSimple>
      <w:r>
        <w:t xml:space="preserve"> Conversation Perspectives</w:t>
      </w:r>
      <w:bookmarkEnd w:id="37"/>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6"/>
                    <a:stretch>
                      <a:fillRect/>
                    </a:stretch>
                  </pic:blipFill>
                  <pic:spPr>
                    <a:xfrm>
                      <a:off x="0" y="0"/>
                      <a:ext cx="4039407" cy="2408160"/>
                    </a:xfrm>
                    <a:prstGeom prst="rect">
                      <a:avLst/>
                    </a:prstGeom>
                  </pic:spPr>
                </pic:pic>
              </a:graphicData>
            </a:graphic>
          </wp:inline>
        </w:drawing>
      </w:r>
    </w:p>
    <w:p w14:paraId="33690F77" w14:textId="77777777" w:rsidR="00A323E3" w:rsidRDefault="00A323E3" w:rsidP="004A6C52">
      <w:pPr>
        <w:jc w:val="center"/>
      </w:pPr>
    </w:p>
    <w:p w14:paraId="72B7E373" w14:textId="77777777" w:rsidR="00C00ADA" w:rsidRDefault="00C00ADA"/>
    <w:p w14:paraId="6055942B" w14:textId="4613FBE1" w:rsidR="00F31148" w:rsidRDefault="008D7C4B" w:rsidP="004704EE">
      <w:pPr>
        <w:pStyle w:val="Heading2"/>
      </w:pPr>
      <w:bookmarkStart w:id="38" w:name="_Toc111076709"/>
      <w:r>
        <w:t xml:space="preserve">Additional </w:t>
      </w:r>
      <w:r w:rsidR="004704EE">
        <w:t>Rasa concepts:</w:t>
      </w:r>
      <w:bookmarkEnd w:id="38"/>
    </w:p>
    <w:p w14:paraId="07B2C06E" w14:textId="7D5BF74F" w:rsidR="00D27950" w:rsidRPr="00D27950" w:rsidRDefault="00D27950" w:rsidP="00D27950">
      <w:r>
        <w:t>Metioned the rasa referece</w:t>
      </w:r>
    </w:p>
    <w:p w14:paraId="2BD07452" w14:textId="3EB86E32" w:rsidR="008D7C4B" w:rsidRPr="00FD3F6A" w:rsidRDefault="008D7C4B" w:rsidP="005D6BA1">
      <w:pPr>
        <w:pStyle w:val="ListParagraph"/>
        <w:numPr>
          <w:ilvl w:val="0"/>
          <w:numId w:val="24"/>
        </w:numPr>
      </w:pPr>
      <w:r w:rsidRPr="00F86A0A">
        <w:rPr>
          <w:b/>
          <w:bCs/>
        </w:rPr>
        <w:t>Stories</w:t>
      </w:r>
      <w:r w:rsidR="00FD3F6A" w:rsidRPr="00F86A0A">
        <w:rPr>
          <w:b/>
          <w:bCs/>
        </w:rPr>
        <w:t xml:space="preserve">: </w:t>
      </w:r>
      <w:r w:rsidR="00A323E3">
        <w:t>This is training data that is used to train agents’ dialogue management systems. It is represented in the form of a conversation between user and agent. Stories are made up of intents, actions, entities and forms.</w:t>
      </w:r>
      <w:r w:rsidR="00716161">
        <w:t xml:space="preserve"> Based on the stories, models can generalize to unseen conversations.</w:t>
      </w:r>
    </w:p>
    <w:p w14:paraId="36622F3A" w14:textId="03A0B9F8" w:rsidR="008D7C4B" w:rsidRPr="00FD3F6A" w:rsidRDefault="008D7C4B" w:rsidP="00FA5305">
      <w:pPr>
        <w:pStyle w:val="ListParagraph"/>
        <w:numPr>
          <w:ilvl w:val="0"/>
          <w:numId w:val="24"/>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user and agent. </w:t>
      </w:r>
    </w:p>
    <w:p w14:paraId="0B0DEAD0" w14:textId="789BB268" w:rsidR="008D7C4B" w:rsidRDefault="008D7C4B" w:rsidP="00FA5305">
      <w:pPr>
        <w:pStyle w:val="ListParagraph"/>
        <w:numPr>
          <w:ilvl w:val="0"/>
          <w:numId w:val="24"/>
        </w:numPr>
        <w:rPr>
          <w:b/>
          <w:bCs/>
        </w:rPr>
      </w:pPr>
      <w:r w:rsidRPr="00FA5305">
        <w:rPr>
          <w:b/>
          <w:bCs/>
        </w:rPr>
        <w:t>Slots</w:t>
      </w:r>
      <w:r w:rsidR="00FD3F6A" w:rsidRPr="00FA5305">
        <w:rPr>
          <w:b/>
          <w:bCs/>
        </w:rPr>
        <w:t xml:space="preserve">: </w:t>
      </w:r>
      <w:r w:rsidR="002E2408">
        <w:t xml:space="preserve">The slots act as 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rsidP="00C94B2D">
      <w:pPr>
        <w:pStyle w:val="ListParagraph"/>
        <w:numPr>
          <w:ilvl w:val="0"/>
          <w:numId w:val="24"/>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5BCA3806" w:rsidR="00835770" w:rsidRDefault="00835770" w:rsidP="00835770">
      <w:pPr>
        <w:pStyle w:val="Heading2"/>
      </w:pPr>
      <w:bookmarkStart w:id="39" w:name="_Toc111076710"/>
      <w:r w:rsidRPr="00FA5305">
        <w:t xml:space="preserve">Rasa </w:t>
      </w:r>
      <w:r>
        <w:t>Data</w:t>
      </w:r>
      <w:r w:rsidRPr="00FA5305">
        <w:t xml:space="preserve"> Files:</w:t>
      </w:r>
      <w:bookmarkEnd w:id="39"/>
    </w:p>
    <w:p w14:paraId="77D417B7" w14:textId="225B70DE" w:rsidR="00835770" w:rsidRDefault="00835770" w:rsidP="00835770">
      <w:r>
        <w:t>Rasa uses YAML as a way to manage all the training data. The training data consists of NLU data, stories and rules.</w:t>
      </w:r>
    </w:p>
    <w:p w14:paraId="6F15087C" w14:textId="77777777" w:rsidR="008B7E5A" w:rsidRDefault="00835770" w:rsidP="00835770">
      <w:r>
        <w:t xml:space="preserve">NLU data defines all the intents that the agent needs to use for intent classification. It also has information about extracting entities from user text. </w:t>
      </w:r>
    </w:p>
    <w:p w14:paraId="5F88E79D" w14:textId="0383B720" w:rsidR="00835770" w:rsidRPr="00835770" w:rsidRDefault="00835770" w:rsidP="00835770">
      <w:r>
        <w:t xml:space="preserve">Stories and Rules are the representation of a conversation between user and assistant. </w:t>
      </w:r>
    </w:p>
    <w:p w14:paraId="5F2D6C34" w14:textId="382C6A64" w:rsidR="00FA5305" w:rsidRDefault="00FA5305" w:rsidP="00FA5305">
      <w:pPr>
        <w:pStyle w:val="Heading2"/>
      </w:pPr>
      <w:bookmarkStart w:id="40" w:name="_Toc111076711"/>
      <w:r w:rsidRPr="00FA5305">
        <w:t xml:space="preserve">Rasa </w:t>
      </w:r>
      <w:r>
        <w:t>C</w:t>
      </w:r>
      <w:r w:rsidRPr="00FA5305">
        <w:t>onfig Files:</w:t>
      </w:r>
      <w:bookmarkEnd w:id="40"/>
    </w:p>
    <w:p w14:paraId="6CC0FF3D" w14:textId="497425F5" w:rsidR="00FA5305" w:rsidRDefault="00FA5305" w:rsidP="00FA5305">
      <w:pPr>
        <w:pStyle w:val="ListParagraph"/>
        <w:numPr>
          <w:ilvl w:val="0"/>
          <w:numId w:val="24"/>
        </w:numPr>
        <w:rPr>
          <w:b/>
          <w:bCs/>
        </w:rPr>
      </w:pPr>
      <w:r w:rsidRPr="00FA5305">
        <w:rPr>
          <w:b/>
          <w:bCs/>
        </w:rPr>
        <w:t>config.yml</w:t>
      </w:r>
      <w:r w:rsidR="001A5F2F">
        <w:rPr>
          <w:b/>
          <w:bCs/>
        </w:rPr>
        <w:t>:</w:t>
      </w:r>
      <w:r w:rsidR="00835770">
        <w:rPr>
          <w:b/>
          <w:bCs/>
        </w:rPr>
        <w:t xml:space="preserve"> </w:t>
      </w:r>
      <w:r w:rsidR="00835770">
        <w:t>Defines components as well as policies that the Rasa trained model will use for making predictions after accepting user inputs</w:t>
      </w:r>
      <w:r w:rsidR="008B7E5A">
        <w:t>.</w:t>
      </w:r>
    </w:p>
    <w:p w14:paraId="2C904090" w14:textId="14F3704A" w:rsidR="00FA5305" w:rsidRDefault="00FA5305" w:rsidP="00FA5305">
      <w:pPr>
        <w:pStyle w:val="ListParagraph"/>
        <w:numPr>
          <w:ilvl w:val="0"/>
          <w:numId w:val="24"/>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BC1900E" w:rsidR="00FA5305" w:rsidRDefault="00FA5305" w:rsidP="00FA5305">
      <w:pPr>
        <w:pStyle w:val="ListParagraph"/>
        <w:numPr>
          <w:ilvl w:val="0"/>
          <w:numId w:val="24"/>
        </w:numPr>
        <w:rPr>
          <w:b/>
          <w:bCs/>
        </w:rPr>
      </w:pPr>
      <w:r w:rsidRPr="00FA5305">
        <w:rPr>
          <w:b/>
          <w:bCs/>
        </w:rPr>
        <w:lastRenderedPageBreak/>
        <w:t>domain.yml</w:t>
      </w:r>
      <w:r w:rsidR="001A5F2F">
        <w:rPr>
          <w:b/>
          <w:bCs/>
        </w:rPr>
        <w:t>:</w:t>
      </w:r>
      <w:r w:rsidR="00835770">
        <w:rPr>
          <w:b/>
          <w:bCs/>
        </w:rPr>
        <w:t xml:space="preserve"> </w:t>
      </w:r>
      <w:r w:rsidR="00835770">
        <w:t xml:space="preserve">It holds all the information on which agent needs to operate. It specifies intents, entities, slots, responses, forms, actions and session configurations.  </w:t>
      </w:r>
    </w:p>
    <w:p w14:paraId="3D1E565A" w14:textId="31C87B8D" w:rsidR="00FA5305" w:rsidRDefault="00FA5305" w:rsidP="00FA5305">
      <w:pPr>
        <w:pStyle w:val="ListParagraph"/>
        <w:numPr>
          <w:ilvl w:val="0"/>
          <w:numId w:val="24"/>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449B648D" w:rsidR="006E6E31" w:rsidRPr="006E6E31" w:rsidRDefault="006E6E31" w:rsidP="006E6E31">
      <w:pPr>
        <w:pStyle w:val="Heading2"/>
      </w:pPr>
      <w:bookmarkStart w:id="41" w:name="_Toc111076712"/>
      <w:r w:rsidRPr="006E6E31">
        <w:t>Rasa policies:</w:t>
      </w:r>
      <w:bookmarkEnd w:id="41"/>
    </w:p>
    <w:p w14:paraId="186D5B81" w14:textId="5A3A9359" w:rsidR="006E6E31" w:rsidRPr="006E6E31" w:rsidRDefault="00A659A7" w:rsidP="006E6E31">
      <w:pPr>
        <w:rPr>
          <w:b/>
          <w:bCs/>
        </w:rPr>
      </w:pPr>
      <w:r>
        <w:rPr>
          <w:b/>
          <w:bCs/>
        </w:rPr>
        <w:t>TBD</w:t>
      </w:r>
    </w:p>
    <w:p w14:paraId="328CFDEA" w14:textId="5193C9DE" w:rsidR="001733CF" w:rsidRPr="00A659A7" w:rsidRDefault="00F4283F" w:rsidP="00A659A7">
      <w:pPr>
        <w:pStyle w:val="Heading2"/>
      </w:pPr>
      <w:bookmarkStart w:id="42" w:name="_Toc111076713"/>
      <w:r w:rsidRPr="00A659A7">
        <w:t xml:space="preserve">Spacy </w:t>
      </w:r>
      <w:r w:rsidR="00A659A7" w:rsidRPr="00A659A7">
        <w:t xml:space="preserve">Language </w:t>
      </w:r>
      <w:r w:rsidRPr="00A659A7">
        <w:t>models:</w:t>
      </w:r>
      <w:bookmarkEnd w:id="42"/>
    </w:p>
    <w:p w14:paraId="1AFEA547" w14:textId="563738CA" w:rsidR="005F1525" w:rsidRDefault="00F4283F" w:rsidP="005F1525">
      <w:r>
        <w:t>Transformer models:</w:t>
      </w:r>
    </w:p>
    <w:p w14:paraId="2DBD8124" w14:textId="094717A3" w:rsidR="00353560" w:rsidRDefault="00220CC1" w:rsidP="00A659A7">
      <w:pPr>
        <w:pStyle w:val="Heading2"/>
      </w:pPr>
      <w:bookmarkStart w:id="43" w:name="_Toc111076714"/>
      <w:r>
        <w:t>DIET</w:t>
      </w:r>
      <w:bookmarkEnd w:id="43"/>
      <w:r>
        <w:t xml:space="preserve"> </w:t>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7B9FE09E" w:rsidR="00787AF2" w:rsidRDefault="00A5577E" w:rsidP="004704EE">
      <w:pPr>
        <w:pStyle w:val="Heading1"/>
      </w:pPr>
      <w:r>
        <w:br w:type="page"/>
      </w:r>
      <w:bookmarkStart w:id="44" w:name="_Toc111076715"/>
      <w:r w:rsidR="00787AF2">
        <w:lastRenderedPageBreak/>
        <w:t>Implementation</w:t>
      </w:r>
      <w:bookmarkEnd w:id="44"/>
    </w:p>
    <w:p w14:paraId="00E41D2E" w14:textId="38204563" w:rsidR="007C7EA9" w:rsidRDefault="0067054E" w:rsidP="006E0B65">
      <w:r>
        <w:t>The health agent (HA) is developed using the open</w:t>
      </w:r>
      <w:r w:rsidR="007C7EA9">
        <w:t>-</w:t>
      </w:r>
      <w:r>
        <w:t>source conversational AI framework</w:t>
      </w:r>
      <w:r w:rsidR="007C7EA9">
        <w:t xml:space="preserve"> developed by Rasa.</w:t>
      </w:r>
      <w:r w:rsidR="007248BD">
        <w:t xml:space="preserve"> The HA is a task-oriented and closed domain chatbot.</w:t>
      </w:r>
    </w:p>
    <w:p w14:paraId="4912B21E" w14:textId="29F74C5B" w:rsidR="007F08C8" w:rsidRDefault="007F08C8" w:rsidP="006E0B65"/>
    <w:p w14:paraId="0F38F84F" w14:textId="47A3CF19" w:rsidR="007F08C8" w:rsidRDefault="007F08C8" w:rsidP="006E0B65">
      <w:r w:rsidRPr="007F08C8">
        <w:rPr>
          <w:highlight w:val="yellow"/>
        </w:rPr>
        <w:t>What we had to do to get the system to run. What is the structure…what we need to provide to rasa to run the functionality</w:t>
      </w:r>
    </w:p>
    <w:p w14:paraId="5FD10873" w14:textId="77777777" w:rsidR="007F08C8" w:rsidRDefault="007F08C8" w:rsidP="006E0B65"/>
    <w:p w14:paraId="6C2D4FF0" w14:textId="16C8D814" w:rsidR="00CE1A5C" w:rsidRPr="00CE1A5C" w:rsidRDefault="009C07E3" w:rsidP="00882E6C">
      <w:pPr>
        <w:pStyle w:val="Heading2"/>
      </w:pPr>
      <w:bookmarkStart w:id="45" w:name="_Toc111076716"/>
      <w:r w:rsidRPr="004E3CAD">
        <w:t xml:space="preserve">NLU </w:t>
      </w:r>
      <w:r w:rsidR="007248BD" w:rsidRPr="00CE1A5C">
        <w:t>data generation</w:t>
      </w:r>
      <w:bookmarkEnd w:id="45"/>
    </w:p>
    <w:p w14:paraId="625ACB8A" w14:textId="2B84387F" w:rsidR="009C07E3" w:rsidRPr="009C07E3" w:rsidRDefault="009C07E3" w:rsidP="009C07E3">
      <w:r>
        <w:t>NLU is respo</w:t>
      </w:r>
      <w:r w:rsidR="00DA24E8">
        <w:t>ns</w:t>
      </w:r>
      <w:r>
        <w:t>ible for understan</w:t>
      </w:r>
      <w:r w:rsidR="00DA24E8">
        <w:t>ding</w:t>
      </w:r>
      <w:r>
        <w:t xml:space="preserve"> </w:t>
      </w:r>
      <w:r w:rsidR="009F2758">
        <w:t xml:space="preserve">the </w:t>
      </w:r>
      <w:r>
        <w:t>user</w:t>
      </w:r>
      <w:r w:rsidR="0009491A">
        <w:t>’s</w:t>
      </w:r>
      <w:r>
        <w:t xml:space="preserve"> intent and </w:t>
      </w:r>
      <w:r w:rsidR="00DA24E8">
        <w:t>the information user is entering.</w:t>
      </w:r>
    </w:p>
    <w:p w14:paraId="3B37DD1B" w14:textId="11AF81B6" w:rsidR="007248BD" w:rsidRDefault="007248BD" w:rsidP="007248BD">
      <w:r>
        <w:t xml:space="preserve">The NLU data consists of intents that the agent can understand and sentence patterns </w:t>
      </w:r>
      <w:r w:rsidR="00C75FA0">
        <w:t>c</w:t>
      </w:r>
      <w:r>
        <w:t xml:space="preserve">orresponding to the intent. </w:t>
      </w:r>
      <w:r w:rsidR="000837EF">
        <w:t xml:space="preserve">Rasa intents may contain patterns for entity extraction but this is optional. </w:t>
      </w:r>
    </w:p>
    <w:p w14:paraId="150FE8F4" w14:textId="48EF9653" w:rsidR="00461AC3" w:rsidRPr="00461AC3" w:rsidRDefault="00461AC3" w:rsidP="0008423D">
      <w:pPr>
        <w:pStyle w:val="Heading3"/>
      </w:pPr>
      <w:r w:rsidRPr="00461AC3">
        <w:t>Intents</w:t>
      </w:r>
    </w:p>
    <w:p w14:paraId="3B8BDFA3" w14:textId="34E956B7" w:rsidR="00E354E9" w:rsidRDefault="00E354E9" w:rsidP="007248BD">
      <w:r>
        <w:t>The table below summarizes the intents that the bot can process:</w:t>
      </w:r>
    </w:p>
    <w:p w14:paraId="167A75A0" w14:textId="02606F0B" w:rsidR="00E354E9" w:rsidRDefault="00E354E9" w:rsidP="00E354E9">
      <w:pPr>
        <w:pStyle w:val="Caption"/>
        <w:keepNext/>
        <w:jc w:val="center"/>
      </w:pPr>
      <w:bookmarkStart w:id="46" w:name="_Toc111239019"/>
      <w:r>
        <w:t xml:space="preserve">Table </w:t>
      </w:r>
      <w:r w:rsidR="001C3540">
        <w:t>:</w:t>
      </w:r>
      <w:fldSimple w:instr=" SEQ Table \* ARABIC ">
        <w:r w:rsidR="002C5A14">
          <w:rPr>
            <w:noProof/>
          </w:rPr>
          <w:t>3</w:t>
        </w:r>
      </w:fldSimple>
      <w:r>
        <w:t xml:space="preserve"> NLU Intent</w:t>
      </w:r>
      <w:r w:rsidR="00A80FAD">
        <w:t xml:space="preserve"> data</w:t>
      </w:r>
      <w:bookmarkEnd w:id="46"/>
    </w:p>
    <w:tbl>
      <w:tblPr>
        <w:tblW w:w="9129" w:type="dxa"/>
        <w:tblInd w:w="113" w:type="dxa"/>
        <w:tblLook w:val="04A0" w:firstRow="1" w:lastRow="0" w:firstColumn="1" w:lastColumn="0" w:noHBand="0" w:noVBand="1"/>
      </w:tblPr>
      <w:tblGrid>
        <w:gridCol w:w="1972"/>
        <w:gridCol w:w="3668"/>
        <w:gridCol w:w="1868"/>
        <w:gridCol w:w="1621"/>
      </w:tblGrid>
      <w:tr w:rsidR="009C07E3" w:rsidRPr="00E354E9" w14:paraId="7064E37F" w14:textId="30CB6444" w:rsidTr="009C07E3">
        <w:trPr>
          <w:trHeight w:val="288"/>
        </w:trPr>
        <w:tc>
          <w:tcPr>
            <w:tcW w:w="1972"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8B53CFF"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47"/>
            <w:r w:rsidRPr="00E354E9">
              <w:rPr>
                <w:rFonts w:ascii="Calibri" w:eastAsia="Times New Roman" w:hAnsi="Calibri" w:cs="Calibri"/>
                <w:color w:val="000000"/>
                <w:lang w:eastAsia="en-IN"/>
              </w:rPr>
              <w:t>Intent</w:t>
            </w:r>
            <w:commentRangeEnd w:id="47"/>
            <w:r w:rsidR="00B76A88">
              <w:rPr>
                <w:rStyle w:val="CommentReference"/>
                <w:lang w:val="en-US"/>
              </w:rPr>
              <w:commentReference w:id="47"/>
            </w:r>
          </w:p>
        </w:tc>
        <w:tc>
          <w:tcPr>
            <w:tcW w:w="3668" w:type="dxa"/>
            <w:tcBorders>
              <w:top w:val="single" w:sz="4" w:space="0" w:color="auto"/>
              <w:left w:val="nil"/>
              <w:bottom w:val="single" w:sz="4" w:space="0" w:color="auto"/>
              <w:right w:val="single" w:sz="4" w:space="0" w:color="auto"/>
            </w:tcBorders>
            <w:shd w:val="clear" w:color="000000" w:fill="8EA9DB"/>
            <w:noWrap/>
            <w:vAlign w:val="center"/>
            <w:hideMark/>
          </w:tcPr>
          <w:p w14:paraId="7BF1D25B" w14:textId="3541A2A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Function</w:t>
            </w:r>
          </w:p>
        </w:tc>
        <w:tc>
          <w:tcPr>
            <w:tcW w:w="1868" w:type="dxa"/>
            <w:tcBorders>
              <w:top w:val="single" w:sz="4" w:space="0" w:color="auto"/>
              <w:left w:val="nil"/>
              <w:bottom w:val="single" w:sz="4" w:space="0" w:color="auto"/>
              <w:right w:val="single" w:sz="4" w:space="0" w:color="auto"/>
            </w:tcBorders>
            <w:shd w:val="clear" w:color="000000" w:fill="8EA9DB"/>
            <w:noWrap/>
            <w:vAlign w:val="center"/>
            <w:hideMark/>
          </w:tcPr>
          <w:p w14:paraId="071FF774"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c>
          <w:tcPr>
            <w:tcW w:w="1621" w:type="dxa"/>
            <w:tcBorders>
              <w:top w:val="single" w:sz="4" w:space="0" w:color="auto"/>
              <w:left w:val="nil"/>
              <w:bottom w:val="single" w:sz="4" w:space="0" w:color="auto"/>
              <w:right w:val="single" w:sz="4" w:space="0" w:color="auto"/>
            </w:tcBorders>
            <w:shd w:val="clear" w:color="000000" w:fill="8EA9DB"/>
          </w:tcPr>
          <w:p w14:paraId="05D25900" w14:textId="5142BEC3"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Number of examples</w:t>
            </w:r>
          </w:p>
        </w:tc>
      </w:tr>
      <w:tr w:rsidR="009C07E3" w:rsidRPr="00E354E9" w14:paraId="08330676" w14:textId="71AD15BC"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9786E7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3668" w:type="dxa"/>
            <w:tcBorders>
              <w:top w:val="nil"/>
              <w:left w:val="nil"/>
              <w:bottom w:val="single" w:sz="4" w:space="0" w:color="auto"/>
              <w:right w:val="single" w:sz="4" w:space="0" w:color="auto"/>
            </w:tcBorders>
            <w:shd w:val="clear" w:color="auto" w:fill="auto"/>
            <w:noWrap/>
            <w:vAlign w:val="center"/>
            <w:hideMark/>
          </w:tcPr>
          <w:p w14:paraId="4C333B86" w14:textId="70CC8604"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647F718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c>
          <w:tcPr>
            <w:tcW w:w="1621" w:type="dxa"/>
            <w:tcBorders>
              <w:top w:val="nil"/>
              <w:left w:val="nil"/>
              <w:bottom w:val="single" w:sz="4" w:space="0" w:color="auto"/>
              <w:right w:val="single" w:sz="4" w:space="0" w:color="auto"/>
            </w:tcBorders>
          </w:tcPr>
          <w:p w14:paraId="1827CB1B"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4800FD27" w14:textId="49A77D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288B9C1C"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3668" w:type="dxa"/>
            <w:tcBorders>
              <w:top w:val="nil"/>
              <w:left w:val="nil"/>
              <w:bottom w:val="single" w:sz="4" w:space="0" w:color="auto"/>
              <w:right w:val="single" w:sz="4" w:space="0" w:color="auto"/>
            </w:tcBorders>
            <w:shd w:val="clear" w:color="auto" w:fill="auto"/>
            <w:noWrap/>
            <w:vAlign w:val="center"/>
            <w:hideMark/>
          </w:tcPr>
          <w:p w14:paraId="0EF09D57" w14:textId="78DA9D3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p>
        </w:tc>
        <w:tc>
          <w:tcPr>
            <w:tcW w:w="1868" w:type="dxa"/>
            <w:tcBorders>
              <w:top w:val="nil"/>
              <w:left w:val="nil"/>
              <w:bottom w:val="single" w:sz="4" w:space="0" w:color="auto"/>
              <w:right w:val="single" w:sz="4" w:space="0" w:color="auto"/>
            </w:tcBorders>
            <w:shd w:val="clear" w:color="auto" w:fill="auto"/>
            <w:noWrap/>
            <w:vAlign w:val="center"/>
            <w:hideMark/>
          </w:tcPr>
          <w:p w14:paraId="3FD0CACD" w14:textId="1EED994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I</w:t>
            </w:r>
            <w:r w:rsidRPr="00E354E9">
              <w:rPr>
                <w:rFonts w:ascii="Calibri" w:eastAsia="Times New Roman" w:hAnsi="Calibri" w:cs="Calibri"/>
                <w:color w:val="000000"/>
                <w:lang w:eastAsia="en-IN"/>
              </w:rPr>
              <w:t>'m done</w:t>
            </w:r>
          </w:p>
        </w:tc>
        <w:tc>
          <w:tcPr>
            <w:tcW w:w="1621" w:type="dxa"/>
            <w:tcBorders>
              <w:top w:val="nil"/>
              <w:left w:val="nil"/>
              <w:bottom w:val="single" w:sz="4" w:space="0" w:color="auto"/>
              <w:right w:val="single" w:sz="4" w:space="0" w:color="auto"/>
            </w:tcBorders>
          </w:tcPr>
          <w:p w14:paraId="398209BE" w14:textId="77777777" w:rsidR="009C07E3" w:rsidRDefault="009C07E3" w:rsidP="00E354E9">
            <w:pPr>
              <w:spacing w:after="0" w:line="240" w:lineRule="auto"/>
              <w:rPr>
                <w:rFonts w:ascii="Calibri" w:eastAsia="Times New Roman" w:hAnsi="Calibri" w:cs="Calibri"/>
                <w:color w:val="000000"/>
                <w:lang w:eastAsia="en-IN"/>
              </w:rPr>
            </w:pPr>
          </w:p>
        </w:tc>
      </w:tr>
      <w:tr w:rsidR="009C07E3" w:rsidRPr="00E354E9" w14:paraId="0B8B398E" w14:textId="4CBCA280"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FCA37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3F183EC9" w14:textId="2016EC2B"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p>
        </w:tc>
        <w:tc>
          <w:tcPr>
            <w:tcW w:w="1868" w:type="dxa"/>
            <w:tcBorders>
              <w:top w:val="nil"/>
              <w:left w:val="nil"/>
              <w:bottom w:val="single" w:sz="4" w:space="0" w:color="auto"/>
              <w:right w:val="single" w:sz="4" w:space="0" w:color="auto"/>
            </w:tcBorders>
            <w:shd w:val="clear" w:color="auto" w:fill="auto"/>
            <w:noWrap/>
            <w:vAlign w:val="center"/>
            <w:hideMark/>
          </w:tcPr>
          <w:p w14:paraId="202D7917"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c>
          <w:tcPr>
            <w:tcW w:w="1621" w:type="dxa"/>
            <w:tcBorders>
              <w:top w:val="nil"/>
              <w:left w:val="nil"/>
              <w:bottom w:val="single" w:sz="4" w:space="0" w:color="auto"/>
              <w:right w:val="single" w:sz="4" w:space="0" w:color="auto"/>
            </w:tcBorders>
          </w:tcPr>
          <w:p w14:paraId="7BB2F897"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F6CB6C0" w14:textId="1BF7AEDF"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772BBA06"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3668" w:type="dxa"/>
            <w:tcBorders>
              <w:top w:val="nil"/>
              <w:left w:val="nil"/>
              <w:bottom w:val="single" w:sz="4" w:space="0" w:color="auto"/>
              <w:right w:val="single" w:sz="4" w:space="0" w:color="auto"/>
            </w:tcBorders>
            <w:shd w:val="clear" w:color="auto" w:fill="auto"/>
            <w:noWrap/>
            <w:vAlign w:val="center"/>
            <w:hideMark/>
          </w:tcPr>
          <w:p w14:paraId="638C7648" w14:textId="2A6EE4B2"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unhealthy</w:t>
            </w:r>
          </w:p>
        </w:tc>
        <w:tc>
          <w:tcPr>
            <w:tcW w:w="1868" w:type="dxa"/>
            <w:tcBorders>
              <w:top w:val="nil"/>
              <w:left w:val="nil"/>
              <w:bottom w:val="single" w:sz="4" w:space="0" w:color="auto"/>
              <w:right w:val="single" w:sz="4" w:space="0" w:color="auto"/>
            </w:tcBorders>
            <w:shd w:val="clear" w:color="auto" w:fill="auto"/>
            <w:noWrap/>
            <w:vAlign w:val="center"/>
            <w:hideMark/>
          </w:tcPr>
          <w:p w14:paraId="1EA29CF9"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c>
          <w:tcPr>
            <w:tcW w:w="1621" w:type="dxa"/>
            <w:tcBorders>
              <w:top w:val="nil"/>
              <w:left w:val="nil"/>
              <w:bottom w:val="single" w:sz="4" w:space="0" w:color="auto"/>
              <w:right w:val="single" w:sz="4" w:space="0" w:color="auto"/>
            </w:tcBorders>
          </w:tcPr>
          <w:p w14:paraId="07FC57CA"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7B65A865" w14:textId="76C08B63"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68ABC9BA"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3668" w:type="dxa"/>
            <w:tcBorders>
              <w:top w:val="nil"/>
              <w:left w:val="nil"/>
              <w:bottom w:val="single" w:sz="4" w:space="0" w:color="auto"/>
              <w:right w:val="single" w:sz="4" w:space="0" w:color="auto"/>
            </w:tcBorders>
            <w:shd w:val="clear" w:color="auto" w:fill="auto"/>
            <w:noWrap/>
            <w:vAlign w:val="center"/>
            <w:hideMark/>
          </w:tcPr>
          <w:p w14:paraId="2166C694" w14:textId="273664B1"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 xml:space="preserve">ser wants to inform symptoms </w:t>
            </w:r>
          </w:p>
        </w:tc>
        <w:tc>
          <w:tcPr>
            <w:tcW w:w="1868" w:type="dxa"/>
            <w:tcBorders>
              <w:top w:val="nil"/>
              <w:left w:val="nil"/>
              <w:bottom w:val="single" w:sz="4" w:space="0" w:color="auto"/>
              <w:right w:val="single" w:sz="4" w:space="0" w:color="auto"/>
            </w:tcBorders>
            <w:shd w:val="clear" w:color="auto" w:fill="auto"/>
            <w:noWrap/>
            <w:vAlign w:val="center"/>
            <w:hideMark/>
          </w:tcPr>
          <w:p w14:paraId="7EDCE5B7" w14:textId="0E0E2914"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c>
          <w:tcPr>
            <w:tcW w:w="1621" w:type="dxa"/>
            <w:tcBorders>
              <w:top w:val="nil"/>
              <w:left w:val="nil"/>
              <w:bottom w:val="single" w:sz="4" w:space="0" w:color="auto"/>
              <w:right w:val="single" w:sz="4" w:space="0" w:color="auto"/>
            </w:tcBorders>
          </w:tcPr>
          <w:p w14:paraId="53B05F35" w14:textId="77777777" w:rsidR="009C07E3" w:rsidRPr="00E354E9" w:rsidRDefault="009C07E3" w:rsidP="00E354E9">
            <w:pPr>
              <w:spacing w:after="0" w:line="240" w:lineRule="auto"/>
              <w:rPr>
                <w:rFonts w:ascii="Calibri" w:eastAsia="Times New Roman" w:hAnsi="Calibri" w:cs="Calibri"/>
                <w:color w:val="000000"/>
                <w:lang w:eastAsia="en-IN"/>
              </w:rPr>
            </w:pPr>
          </w:p>
        </w:tc>
      </w:tr>
      <w:tr w:rsidR="009C07E3" w:rsidRPr="00E354E9" w14:paraId="5ED2CBA1" w14:textId="3041530A" w:rsidTr="009C07E3">
        <w:trPr>
          <w:trHeight w:val="288"/>
        </w:trPr>
        <w:tc>
          <w:tcPr>
            <w:tcW w:w="1972" w:type="dxa"/>
            <w:tcBorders>
              <w:top w:val="nil"/>
              <w:left w:val="single" w:sz="4" w:space="0" w:color="auto"/>
              <w:bottom w:val="single" w:sz="4" w:space="0" w:color="auto"/>
              <w:right w:val="single" w:sz="4" w:space="0" w:color="auto"/>
            </w:tcBorders>
            <w:shd w:val="clear" w:color="auto" w:fill="auto"/>
            <w:noWrap/>
            <w:vAlign w:val="center"/>
            <w:hideMark/>
          </w:tcPr>
          <w:p w14:paraId="05FA21E8" w14:textId="77777777" w:rsidR="009C07E3" w:rsidRPr="00E354E9" w:rsidRDefault="009C07E3" w:rsidP="00E354E9">
            <w:pPr>
              <w:spacing w:after="0" w:line="240" w:lineRule="auto"/>
              <w:rPr>
                <w:rFonts w:ascii="Calibri" w:eastAsia="Times New Roman" w:hAnsi="Calibri" w:cs="Calibri"/>
                <w:color w:val="000000"/>
                <w:lang w:eastAsia="en-IN"/>
              </w:rPr>
            </w:pPr>
            <w:commentRangeStart w:id="48"/>
            <w:r w:rsidRPr="00E354E9">
              <w:rPr>
                <w:rFonts w:ascii="Calibri" w:eastAsia="Times New Roman" w:hAnsi="Calibri" w:cs="Calibri"/>
                <w:color w:val="000000"/>
                <w:lang w:eastAsia="en-IN"/>
              </w:rPr>
              <w:t>bot_challenge</w:t>
            </w:r>
            <w:commentRangeEnd w:id="48"/>
            <w:r w:rsidR="0052001E">
              <w:rPr>
                <w:rStyle w:val="CommentReference"/>
                <w:lang w:val="en-US"/>
              </w:rPr>
              <w:commentReference w:id="48"/>
            </w:r>
          </w:p>
        </w:tc>
        <w:tc>
          <w:tcPr>
            <w:tcW w:w="3668" w:type="dxa"/>
            <w:tcBorders>
              <w:top w:val="nil"/>
              <w:left w:val="nil"/>
              <w:bottom w:val="single" w:sz="4" w:space="0" w:color="auto"/>
              <w:right w:val="single" w:sz="4" w:space="0" w:color="auto"/>
            </w:tcBorders>
            <w:shd w:val="clear" w:color="auto" w:fill="auto"/>
            <w:noWrap/>
            <w:vAlign w:val="center"/>
            <w:hideMark/>
          </w:tcPr>
          <w:p w14:paraId="67F37475" w14:textId="5CB8AB4D" w:rsidR="009C07E3" w:rsidRPr="00E354E9" w:rsidRDefault="009C07E3"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w:t>
            </w:r>
            <w:r w:rsidRPr="00E354E9">
              <w:rPr>
                <w:rFonts w:ascii="Calibri" w:eastAsia="Times New Roman" w:hAnsi="Calibri" w:cs="Calibri"/>
                <w:color w:val="000000"/>
                <w:lang w:eastAsia="en-IN"/>
              </w:rPr>
              <w:t>ser wants to know about the agent</w:t>
            </w:r>
          </w:p>
        </w:tc>
        <w:tc>
          <w:tcPr>
            <w:tcW w:w="1868" w:type="dxa"/>
            <w:tcBorders>
              <w:top w:val="nil"/>
              <w:left w:val="nil"/>
              <w:bottom w:val="single" w:sz="4" w:space="0" w:color="auto"/>
              <w:right w:val="single" w:sz="4" w:space="0" w:color="auto"/>
            </w:tcBorders>
            <w:shd w:val="clear" w:color="auto" w:fill="auto"/>
            <w:noWrap/>
            <w:vAlign w:val="center"/>
            <w:hideMark/>
          </w:tcPr>
          <w:p w14:paraId="01C788AB" w14:textId="77777777" w:rsidR="009C07E3" w:rsidRPr="00E354E9" w:rsidRDefault="009C07E3"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c>
          <w:tcPr>
            <w:tcW w:w="1621" w:type="dxa"/>
            <w:tcBorders>
              <w:top w:val="nil"/>
              <w:left w:val="nil"/>
              <w:bottom w:val="single" w:sz="4" w:space="0" w:color="auto"/>
              <w:right w:val="single" w:sz="4" w:space="0" w:color="auto"/>
            </w:tcBorders>
          </w:tcPr>
          <w:p w14:paraId="551B77DB" w14:textId="77777777" w:rsidR="009C07E3" w:rsidRPr="00E354E9" w:rsidRDefault="009C07E3" w:rsidP="00E354E9">
            <w:pPr>
              <w:spacing w:after="0" w:line="240" w:lineRule="auto"/>
              <w:rPr>
                <w:rFonts w:ascii="Calibri" w:eastAsia="Times New Roman" w:hAnsi="Calibri" w:cs="Calibri"/>
                <w:color w:val="000000"/>
                <w:lang w:eastAsia="en-IN"/>
              </w:rPr>
            </w:pP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6A2BCE20" w:rsidR="00461AC3" w:rsidRPr="002B0263" w:rsidRDefault="009E6117" w:rsidP="0082261E">
      <w:r>
        <w:t xml:space="preserve">As </w:t>
      </w:r>
      <w:r w:rsidR="001A3B25">
        <w:t>desc</w:t>
      </w:r>
      <w:r w:rsidR="00581C8B">
        <w:t>r</w:t>
      </w:r>
      <w:r w:rsidR="001A3B25">
        <w:t xml:space="preserve">ibed in </w:t>
      </w:r>
      <w:r w:rsidR="008D14CD">
        <w:fldChar w:fldCharType="begin"/>
      </w:r>
      <w:r w:rsidR="006D465C">
        <w:instrText xml:space="preserve"> ADDIN EN.CITE &lt;EndNote&gt;&lt;Cite&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Xiaoquan Kong&lt;/author&gt;&lt;author&gt;Guan Wang&lt;/author&gt;&lt;author&gt;Alan Nichol&lt;/author&gt;&lt;/authors&gt;&lt;/contributors&gt;&lt;titles&gt;&lt;title&gt;Conversational AI with Rasa: Build, Test, and Deploy AI-powered, Enterprise-grade Virtual Assistants and Chatbots&lt;/title&gt;&lt;/titles&gt;&lt;dates&gt;&lt;year&gt;2021&lt;/year&gt;&lt;/dates&gt;&lt;publisher&gt;Packt Publishing&lt;/publisher&gt;&lt;isbn&gt;978-1-80107-705-7&lt;/isbn&gt;&lt;urls&gt;&lt;/urls&gt;&lt;/record&gt;&lt;/Cite&gt;&lt;/EndNote&gt;</w:instrText>
      </w:r>
      <w:r w:rsidR="008D14CD">
        <w:fldChar w:fldCharType="separate"/>
      </w:r>
      <w:r w:rsidR="006D465C">
        <w:rPr>
          <w:noProof/>
        </w:rPr>
        <w:t>(Kong et al., 2021)</w:t>
      </w:r>
      <w:r w:rsidR="008D14CD">
        <w:fldChar w:fldCharType="end"/>
      </w:r>
      <w:r w:rsidR="006D465C">
        <w:t xml:space="preserve">, </w:t>
      </w:r>
      <w:r w:rsidR="007817E2">
        <w:t>In the training dataset, e</w:t>
      </w:r>
      <w:r w:rsidR="0082261E" w:rsidRPr="0082261E">
        <w:t xml:space="preserve">ntities 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75B8294A" w14:textId="322718E9" w:rsidR="00461AC3" w:rsidRPr="0008423D" w:rsidRDefault="00461AC3" w:rsidP="0008423D">
      <w:pPr>
        <w:pStyle w:val="Heading3"/>
      </w:pPr>
      <w:r w:rsidRPr="0008423D">
        <w:t>Entities:</w:t>
      </w:r>
    </w:p>
    <w:p w14:paraId="38CBCA73" w14:textId="3601AD33" w:rsidR="00461AC3"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 </w:t>
      </w:r>
      <w:r w:rsidR="00656B38">
        <w:t xml:space="preserve">The NLP pipeline is equipped with Spacy’s en_ner_b5cdr_md model for disease data extraction.   </w:t>
      </w:r>
    </w:p>
    <w:p w14:paraId="77B64BCD" w14:textId="371F6D8B" w:rsidR="007248BD" w:rsidRPr="004E3CAD" w:rsidRDefault="007248BD" w:rsidP="00882E6C">
      <w:pPr>
        <w:pStyle w:val="Heading2"/>
      </w:pPr>
      <w:bookmarkStart w:id="49" w:name="_Toc111076717"/>
      <w:r w:rsidRPr="004E3CAD">
        <w:t>Response data generation</w:t>
      </w:r>
      <w:bookmarkEnd w:id="49"/>
    </w:p>
    <w:p w14:paraId="3889D36E" w14:textId="3FC5E3BC" w:rsidR="009C07E3" w:rsidRDefault="00B07329" w:rsidP="009C07E3">
      <w:r>
        <w:t>NLG</w:t>
      </w:r>
      <w:r w:rsidR="005958E6">
        <w:t xml:space="preserve"> is</w:t>
      </w:r>
      <w:r>
        <w:t xml:space="preserve"> responsible for </w:t>
      </w:r>
      <w:r w:rsidR="005958E6">
        <w:t xml:space="preserve">the </w:t>
      </w:r>
      <w:r>
        <w:t>generation of response</w:t>
      </w:r>
      <w:r w:rsidR="005958E6">
        <w:t>s</w:t>
      </w:r>
      <w:r w:rsidR="00C71448">
        <w:t xml:space="preserve">. The response is generated based on </w:t>
      </w:r>
      <w:r w:rsidR="005958E6">
        <w:t xml:space="preserve">the </w:t>
      </w:r>
      <w:r w:rsidR="00C71448">
        <w:t>user’s input.</w:t>
      </w:r>
      <w:r w:rsidR="0056089B">
        <w:t xml:space="preserve"> </w:t>
      </w:r>
      <w:r w:rsidR="00C71448">
        <w:t xml:space="preserve"> </w:t>
      </w:r>
    </w:p>
    <w:p w14:paraId="0578B5BE" w14:textId="503B6289" w:rsidR="00F82CA6" w:rsidRDefault="00F82CA6" w:rsidP="00F82CA6">
      <w:r>
        <w:lastRenderedPageBreak/>
        <w:t>The table below summarizes the respo</w:t>
      </w:r>
      <w:r w:rsidR="00581C8B">
        <w:t>ns</w:t>
      </w:r>
      <w:r>
        <w:t>es that the bot can generate:</w:t>
      </w:r>
    </w:p>
    <w:p w14:paraId="7B58D7DD" w14:textId="77777777" w:rsidR="002B0263" w:rsidRPr="002B0263" w:rsidRDefault="002B0263" w:rsidP="002B0263"/>
    <w:p w14:paraId="713A3950" w14:textId="067CC2C0" w:rsidR="009C07E3" w:rsidRDefault="009C07E3" w:rsidP="009C07E3"/>
    <w:p w14:paraId="737D21CF" w14:textId="0A57488D" w:rsidR="00A80FAD" w:rsidRDefault="00A80FAD" w:rsidP="00A80FAD">
      <w:pPr>
        <w:pStyle w:val="Caption"/>
        <w:keepNext/>
        <w:jc w:val="center"/>
      </w:pPr>
      <w:bookmarkStart w:id="50" w:name="_Toc111239020"/>
      <w:r>
        <w:t xml:space="preserve">Table </w:t>
      </w:r>
      <w:fldSimple w:instr=" SEQ Table \* ARABIC ">
        <w:r w:rsidR="002C5A14">
          <w:rPr>
            <w:noProof/>
          </w:rPr>
          <w:t>4</w:t>
        </w:r>
      </w:fldSimple>
      <w:r>
        <w:t>: NLG Resposne data</w:t>
      </w:r>
      <w:bookmarkEnd w:id="50"/>
    </w:p>
    <w:tbl>
      <w:tblPr>
        <w:tblW w:w="8759" w:type="dxa"/>
        <w:jc w:val="center"/>
        <w:tblLook w:val="04A0" w:firstRow="1" w:lastRow="0" w:firstColumn="1" w:lastColumn="0" w:noHBand="0" w:noVBand="1"/>
      </w:tblPr>
      <w:tblGrid>
        <w:gridCol w:w="2985"/>
        <w:gridCol w:w="5774"/>
      </w:tblGrid>
      <w:tr w:rsidR="002B0263" w:rsidRPr="002B0263" w14:paraId="4DBEACB2" w14:textId="77777777" w:rsidTr="002B0263">
        <w:trPr>
          <w:trHeight w:val="288"/>
          <w:jc w:val="center"/>
        </w:trPr>
        <w:tc>
          <w:tcPr>
            <w:tcW w:w="2985"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740B4F4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p>
        </w:tc>
        <w:tc>
          <w:tcPr>
            <w:tcW w:w="5774" w:type="dxa"/>
            <w:tcBorders>
              <w:top w:val="single" w:sz="4" w:space="0" w:color="auto"/>
              <w:left w:val="nil"/>
              <w:bottom w:val="single" w:sz="4" w:space="0" w:color="auto"/>
              <w:right w:val="single" w:sz="4" w:space="0" w:color="auto"/>
            </w:tcBorders>
            <w:shd w:val="clear" w:color="000000" w:fill="8EA9DB"/>
            <w:noWrap/>
            <w:vAlign w:val="center"/>
            <w:hideMark/>
          </w:tcPr>
          <w:p w14:paraId="70ECF6A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3D11C372"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nil"/>
              <w:left w:val="nil"/>
              <w:bottom w:val="single" w:sz="4" w:space="0" w:color="auto"/>
              <w:right w:val="single" w:sz="4" w:space="0" w:color="auto"/>
            </w:tcBorders>
            <w:shd w:val="clear" w:color="auto" w:fill="auto"/>
            <w:noWrap/>
            <w:vAlign w:val="center"/>
            <w:hideMark/>
          </w:tcPr>
          <w:p w14:paraId="7BE28B9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greeting to the user</w:t>
            </w:r>
          </w:p>
        </w:tc>
      </w:tr>
      <w:tr w:rsidR="002B0263" w:rsidRPr="002B0263" w14:paraId="52C3C35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tcBorders>
              <w:top w:val="nil"/>
              <w:left w:val="nil"/>
              <w:bottom w:val="single" w:sz="4" w:space="0" w:color="auto"/>
              <w:right w:val="single" w:sz="4" w:space="0" w:color="auto"/>
            </w:tcBorders>
            <w:shd w:val="clear" w:color="auto" w:fill="auto"/>
            <w:noWrap/>
            <w:vAlign w:val="center"/>
            <w:hideMark/>
          </w:tcPr>
          <w:p w14:paraId="74F76AA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healthy user</w:t>
            </w:r>
          </w:p>
        </w:tc>
      </w:tr>
      <w:tr w:rsidR="002B0263" w:rsidRPr="002B0263" w14:paraId="7584E800"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tcBorders>
              <w:top w:val="nil"/>
              <w:left w:val="nil"/>
              <w:bottom w:val="single" w:sz="4" w:space="0" w:color="auto"/>
              <w:right w:val="single" w:sz="4" w:space="0" w:color="auto"/>
            </w:tcBorders>
            <w:shd w:val="clear" w:color="auto" w:fill="auto"/>
            <w:noWrap/>
            <w:vAlign w:val="center"/>
            <w:hideMark/>
          </w:tcPr>
          <w:p w14:paraId="2556298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 to unhealthy user</w:t>
            </w:r>
          </w:p>
        </w:tc>
      </w:tr>
      <w:tr w:rsidR="002B0263" w:rsidRPr="002B0263" w14:paraId="3B9B5168"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06C549C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goodbye</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59AC21D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saying bye</w:t>
            </w:r>
          </w:p>
        </w:tc>
      </w:tr>
      <w:tr w:rsidR="002B0263" w:rsidRPr="002B0263" w14:paraId="3AC17A2E" w14:textId="77777777" w:rsidTr="002B0263">
        <w:trPr>
          <w:trHeight w:val="276"/>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tcBorders>
              <w:top w:val="nil"/>
              <w:left w:val="nil"/>
              <w:bottom w:val="single" w:sz="4" w:space="0" w:color="auto"/>
              <w:right w:val="single" w:sz="4" w:space="0" w:color="auto"/>
            </w:tcBorders>
            <w:shd w:val="clear" w:color="auto" w:fill="auto"/>
            <w:noWrap/>
            <w:vAlign w:val="center"/>
            <w:hideMark/>
          </w:tcPr>
          <w:p w14:paraId="1322D7E7"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for symptom information</w:t>
            </w:r>
          </w:p>
        </w:tc>
      </w:tr>
      <w:tr w:rsidR="002B0263" w:rsidRPr="002B0263" w14:paraId="0ABBE6E3"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tcBorders>
              <w:top w:val="nil"/>
              <w:left w:val="nil"/>
              <w:bottom w:val="single" w:sz="4" w:space="0" w:color="auto"/>
              <w:right w:val="single" w:sz="4" w:space="0" w:color="auto"/>
            </w:tcBorders>
            <w:shd w:val="clear" w:color="auto" w:fill="auto"/>
            <w:noWrap/>
            <w:vAlign w:val="center"/>
            <w:hideMark/>
          </w:tcPr>
          <w:p w14:paraId="5FB0550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repeating collected information</w:t>
            </w:r>
          </w:p>
        </w:tc>
      </w:tr>
      <w:tr w:rsidR="002B0263" w:rsidRPr="002B0263" w14:paraId="542BCA8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tcBorders>
              <w:top w:val="nil"/>
              <w:left w:val="nil"/>
              <w:bottom w:val="single" w:sz="4" w:space="0" w:color="auto"/>
              <w:right w:val="single" w:sz="4" w:space="0" w:color="auto"/>
            </w:tcBorders>
            <w:shd w:val="clear" w:color="auto" w:fill="auto"/>
            <w:noWrap/>
            <w:vAlign w:val="center"/>
            <w:hideMark/>
          </w:tcPr>
          <w:p w14:paraId="292D91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who it is</w:t>
            </w:r>
          </w:p>
        </w:tc>
      </w:tr>
      <w:tr w:rsidR="002B0263" w:rsidRPr="002B0263" w14:paraId="6DFE317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tcBorders>
              <w:top w:val="nil"/>
              <w:left w:val="nil"/>
              <w:bottom w:val="single" w:sz="4" w:space="0" w:color="auto"/>
              <w:right w:val="single" w:sz="4" w:space="0" w:color="auto"/>
            </w:tcBorders>
            <w:shd w:val="clear" w:color="auto" w:fill="auto"/>
            <w:noWrap/>
            <w:vAlign w:val="center"/>
            <w:hideMark/>
          </w:tcPr>
          <w:p w14:paraId="020752C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nswering out-of-scope questions</w:t>
            </w:r>
          </w:p>
        </w:tc>
      </w:tr>
      <w:tr w:rsidR="002B0263" w:rsidRPr="002B0263" w14:paraId="374413FA"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tcBorders>
              <w:top w:val="nil"/>
              <w:left w:val="nil"/>
              <w:bottom w:val="single" w:sz="4" w:space="0" w:color="auto"/>
              <w:right w:val="single" w:sz="4" w:space="0" w:color="auto"/>
            </w:tcBorders>
            <w:shd w:val="clear" w:color="auto" w:fill="auto"/>
            <w:noWrap/>
            <w:vAlign w:val="center"/>
            <w:hideMark/>
          </w:tcPr>
          <w:p w14:paraId="1D2F365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to paraphrase ambiguous text</w:t>
            </w:r>
          </w:p>
        </w:tc>
      </w:tr>
      <w:tr w:rsidR="002B0263" w:rsidRPr="002B0263" w14:paraId="26151A96"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submit</w:t>
            </w:r>
          </w:p>
        </w:tc>
        <w:tc>
          <w:tcPr>
            <w:tcW w:w="5774" w:type="dxa"/>
            <w:tcBorders>
              <w:top w:val="nil"/>
              <w:left w:val="nil"/>
              <w:bottom w:val="single" w:sz="4" w:space="0" w:color="auto"/>
              <w:right w:val="single" w:sz="4" w:space="0" w:color="auto"/>
            </w:tcBorders>
            <w:shd w:val="clear" w:color="auto" w:fill="auto"/>
            <w:noWrap/>
            <w:vAlign w:val="center"/>
            <w:hideMark/>
          </w:tcPr>
          <w:p w14:paraId="4463071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the user about submitting data for processing</w:t>
            </w:r>
          </w:p>
        </w:tc>
      </w:tr>
      <w:tr w:rsidR="002B0263" w:rsidRPr="002B0263" w14:paraId="657DAAB7"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top w:val="nil"/>
              <w:left w:val="nil"/>
              <w:bottom w:val="single" w:sz="4" w:space="0" w:color="auto"/>
              <w:right w:val="single" w:sz="4" w:space="0" w:color="auto"/>
            </w:tcBorders>
            <w:shd w:val="clear" w:color="auto" w:fill="auto"/>
            <w:noWrap/>
            <w:vAlign w:val="center"/>
            <w:hideMark/>
          </w:tcPr>
          <w:p w14:paraId="14B7AD3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informing information about disease prediction</w:t>
            </w:r>
          </w:p>
        </w:tc>
      </w:tr>
      <w:tr w:rsidR="002B0263" w:rsidRPr="002B0263" w14:paraId="396D46C4" w14:textId="77777777" w:rsidTr="002B0263">
        <w:trPr>
          <w:trHeight w:val="288"/>
          <w:jc w:val="center"/>
        </w:trPr>
        <w:tc>
          <w:tcPr>
            <w:tcW w:w="2985" w:type="dxa"/>
            <w:tcBorders>
              <w:top w:val="nil"/>
              <w:left w:val="single" w:sz="4" w:space="0" w:color="auto"/>
              <w:bottom w:val="single" w:sz="4" w:space="0" w:color="auto"/>
              <w:right w:val="single" w:sz="4" w:space="0" w:color="auto"/>
            </w:tcBorders>
            <w:shd w:val="clear" w:color="auto" w:fill="auto"/>
            <w:noWrap/>
            <w:vAlign w:val="center"/>
            <w:hideMark/>
          </w:tcPr>
          <w:p w14:paraId="210B191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strike/>
                <w:color w:val="000000"/>
                <w:lang w:eastAsia="en-IN"/>
              </w:rPr>
              <w:t>utter_ask_more_symptoms</w:t>
            </w:r>
            <w:r w:rsidRPr="002B0263">
              <w:rPr>
                <w:rFonts w:ascii="Calibri" w:eastAsia="Times New Roman" w:hAnsi="Calibri" w:cs="Calibri"/>
                <w:strike/>
                <w:color w:val="000000"/>
                <w:sz w:val="16"/>
                <w:szCs w:val="16"/>
                <w:lang w:eastAsia="en-IN"/>
              </w:rPr>
              <w:t> </w:t>
            </w:r>
          </w:p>
        </w:tc>
        <w:tc>
          <w:tcPr>
            <w:tcW w:w="5774" w:type="dxa"/>
            <w:tcBorders>
              <w:top w:val="nil"/>
              <w:left w:val="nil"/>
              <w:bottom w:val="single" w:sz="4" w:space="0" w:color="auto"/>
              <w:right w:val="single" w:sz="4" w:space="0" w:color="auto"/>
            </w:tcBorders>
            <w:shd w:val="clear" w:color="auto" w:fill="auto"/>
            <w:noWrap/>
            <w:vAlign w:val="center"/>
            <w:hideMark/>
          </w:tcPr>
          <w:p w14:paraId="41CEE67E"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Bot asking the user for more symptoms</w:t>
            </w:r>
          </w:p>
        </w:tc>
      </w:tr>
    </w:tbl>
    <w:p w14:paraId="7B47FC5D" w14:textId="77777777" w:rsidR="002B0263" w:rsidRDefault="002B0263" w:rsidP="009C07E3"/>
    <w:p w14:paraId="4BBA4649" w14:textId="2B13FAD0" w:rsidR="007248BD" w:rsidRPr="004E3CAD" w:rsidRDefault="007248BD" w:rsidP="00882E6C">
      <w:pPr>
        <w:pStyle w:val="Heading2"/>
      </w:pPr>
      <w:bookmarkStart w:id="51" w:name="_Toc111076718"/>
      <w:r w:rsidRPr="004E3CAD">
        <w:t>Dialogue Data Generation</w:t>
      </w:r>
      <w:bookmarkEnd w:id="51"/>
    </w:p>
    <w:p w14:paraId="4CD98452" w14:textId="15DCFA7E" w:rsidR="007C7EA9" w:rsidRDefault="00AC7310" w:rsidP="006E0B65">
      <w:r>
        <w:t>Dialogue management data consists of stories and rules for understa</w:t>
      </w:r>
      <w:r w:rsidR="00901956">
        <w:t>n</w:t>
      </w:r>
      <w:r>
        <w:t xml:space="preserve">ding conversation flow between </w:t>
      </w:r>
      <w:r w:rsidR="004C01A9">
        <w:t xml:space="preserve">user and bot. </w:t>
      </w:r>
    </w:p>
    <w:p w14:paraId="08DEE5B5" w14:textId="609A665B" w:rsidR="004C01A9" w:rsidRDefault="004C01A9" w:rsidP="006E0B65">
      <w:r>
        <w:t>The stories should vaguely cover most of the conversational scenarios that are expected to be covered by the system.  Stories and Rules combined with policies are used to predict the next action(s) in each turn.</w:t>
      </w:r>
    </w:p>
    <w:p w14:paraId="1E558C53" w14:textId="03AF985F" w:rsidR="00461AC3" w:rsidRPr="00461AC3" w:rsidRDefault="00461AC3" w:rsidP="0008423D">
      <w:pPr>
        <w:pStyle w:val="Heading3"/>
      </w:pPr>
      <w:r w:rsidRPr="00461AC3">
        <w:t>Stories</w:t>
      </w:r>
    </w:p>
    <w:p w14:paraId="4490906D" w14:textId="0F8E28D4" w:rsidR="005958E6" w:rsidRDefault="005958E6" w:rsidP="006E0B65">
      <w:r>
        <w:t>The table below summarizes the flexible conversation flows that the bot can handle:</w:t>
      </w:r>
    </w:p>
    <w:p w14:paraId="27D408BD" w14:textId="19EA6386" w:rsidR="009B5301" w:rsidRDefault="009B5301" w:rsidP="009B5301">
      <w:pPr>
        <w:pStyle w:val="Caption"/>
        <w:keepNext/>
        <w:jc w:val="center"/>
      </w:pPr>
      <w:bookmarkStart w:id="52" w:name="_Toc111239021"/>
      <w:r>
        <w:t xml:space="preserve">Table </w:t>
      </w:r>
      <w:fldSimple w:instr=" SEQ Table \* ARABIC ">
        <w:r w:rsidR="002C5A14">
          <w:rPr>
            <w:noProof/>
          </w:rPr>
          <w:t>5</w:t>
        </w:r>
      </w:fldSimple>
      <w:r>
        <w:t xml:space="preserve">: Story </w:t>
      </w:r>
      <w:r w:rsidR="00A80FAD">
        <w:t xml:space="preserve">data </w:t>
      </w:r>
      <w:r>
        <w:t>for DM</w:t>
      </w:r>
      <w:bookmarkEnd w:id="52"/>
    </w:p>
    <w:tbl>
      <w:tblPr>
        <w:tblW w:w="8990" w:type="dxa"/>
        <w:tblInd w:w="113" w:type="dxa"/>
        <w:tblLook w:val="04A0" w:firstRow="1" w:lastRow="0" w:firstColumn="1" w:lastColumn="0" w:noHBand="0" w:noVBand="1"/>
      </w:tblPr>
      <w:tblGrid>
        <w:gridCol w:w="3550"/>
        <w:gridCol w:w="5440"/>
      </w:tblGrid>
      <w:tr w:rsidR="002B0263" w:rsidRPr="002B0263" w14:paraId="6A9BBFA3" w14:textId="77777777" w:rsidTr="002B0263">
        <w:trPr>
          <w:trHeight w:val="288"/>
        </w:trPr>
        <w:tc>
          <w:tcPr>
            <w:tcW w:w="3550"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0B5B9A1D"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p>
        </w:tc>
        <w:tc>
          <w:tcPr>
            <w:tcW w:w="5440" w:type="dxa"/>
            <w:tcBorders>
              <w:top w:val="single" w:sz="4" w:space="0" w:color="auto"/>
              <w:left w:val="nil"/>
              <w:bottom w:val="single" w:sz="4" w:space="0" w:color="auto"/>
              <w:right w:val="single" w:sz="4" w:space="0" w:color="auto"/>
            </w:tcBorders>
            <w:shd w:val="clear" w:color="000000" w:fill="8EA9DB"/>
            <w:noWrap/>
            <w:vAlign w:val="center"/>
            <w:hideMark/>
          </w:tcPr>
          <w:p w14:paraId="5434047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Function</w:t>
            </w:r>
          </w:p>
        </w:tc>
      </w:tr>
      <w:tr w:rsidR="002B0263" w:rsidRPr="002B0263" w14:paraId="0DE23E09"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7413C6D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nil"/>
              <w:left w:val="nil"/>
              <w:bottom w:val="single" w:sz="4" w:space="0" w:color="auto"/>
              <w:right w:val="single" w:sz="4" w:space="0" w:color="auto"/>
            </w:tcBorders>
            <w:shd w:val="clear" w:color="auto" w:fill="auto"/>
            <w:noWrap/>
            <w:vAlign w:val="center"/>
            <w:hideMark/>
          </w:tcPr>
          <w:p w14:paraId="35BF7B1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y patient conversation flow</w:t>
            </w:r>
          </w:p>
        </w:tc>
      </w:tr>
      <w:tr w:rsidR="002B0263" w:rsidRPr="002B0263" w14:paraId="07F3A873" w14:textId="77777777" w:rsidTr="002B0263">
        <w:trPr>
          <w:trHeight w:val="288"/>
        </w:trPr>
        <w:tc>
          <w:tcPr>
            <w:tcW w:w="3550" w:type="dxa"/>
            <w:tcBorders>
              <w:top w:val="nil"/>
              <w:left w:val="single" w:sz="4" w:space="0" w:color="auto"/>
              <w:bottom w:val="single" w:sz="4" w:space="0" w:color="auto"/>
              <w:right w:val="single" w:sz="4" w:space="0" w:color="auto"/>
            </w:tcBorders>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tcBorders>
              <w:top w:val="nil"/>
              <w:left w:val="nil"/>
              <w:bottom w:val="single" w:sz="4" w:space="0" w:color="auto"/>
              <w:right w:val="single" w:sz="4" w:space="0" w:color="auto"/>
            </w:tcBorders>
            <w:shd w:val="clear" w:color="auto" w:fill="auto"/>
            <w:noWrap/>
            <w:vAlign w:val="center"/>
            <w:hideMark/>
          </w:tcPr>
          <w:p w14:paraId="345DA7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conversation flow</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4F97879A" w14:textId="549C9941" w:rsidR="005958E6" w:rsidRDefault="005958E6" w:rsidP="005958E6">
      <w:r>
        <w:t>The table below summarizes the strict conversation flows the bot can handle:</w:t>
      </w:r>
    </w:p>
    <w:p w14:paraId="3C66D611" w14:textId="79C02C0F" w:rsidR="00A80FAD" w:rsidRDefault="00A80FAD" w:rsidP="00A80FAD">
      <w:pPr>
        <w:pStyle w:val="Caption"/>
        <w:keepNext/>
        <w:jc w:val="center"/>
      </w:pPr>
      <w:bookmarkStart w:id="53" w:name="_Toc111239022"/>
      <w:r>
        <w:t xml:space="preserve">Table </w:t>
      </w:r>
      <w:fldSimple w:instr=" SEQ Table \* ARABIC ">
        <w:r w:rsidR="002C5A14">
          <w:rPr>
            <w:noProof/>
          </w:rPr>
          <w:t>6</w:t>
        </w:r>
      </w:fldSimple>
      <w:r>
        <w:t>: Rule data for DM</w:t>
      </w:r>
      <w:bookmarkEnd w:id="53"/>
    </w:p>
    <w:tbl>
      <w:tblPr>
        <w:tblW w:w="9350" w:type="dxa"/>
        <w:tblInd w:w="113" w:type="dxa"/>
        <w:tblLook w:val="04A0" w:firstRow="1" w:lastRow="0" w:firstColumn="1" w:lastColumn="0" w:noHBand="0" w:noVBand="1"/>
      </w:tblPr>
      <w:tblGrid>
        <w:gridCol w:w="4258"/>
        <w:gridCol w:w="5092"/>
      </w:tblGrid>
      <w:tr w:rsidR="002B0263" w:rsidRPr="002B0263" w14:paraId="50FB973A" w14:textId="77777777" w:rsidTr="002B0263">
        <w:trPr>
          <w:trHeight w:val="288"/>
        </w:trPr>
        <w:tc>
          <w:tcPr>
            <w:tcW w:w="4258"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36F7E20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ule</w:t>
            </w:r>
          </w:p>
        </w:tc>
        <w:tc>
          <w:tcPr>
            <w:tcW w:w="5092" w:type="dxa"/>
            <w:tcBorders>
              <w:top w:val="single" w:sz="4" w:space="0" w:color="auto"/>
              <w:left w:val="nil"/>
              <w:bottom w:val="single" w:sz="4" w:space="0" w:color="auto"/>
              <w:right w:val="single" w:sz="4" w:space="0" w:color="auto"/>
            </w:tcBorders>
            <w:shd w:val="clear" w:color="000000" w:fill="8EA9DB"/>
            <w:noWrap/>
            <w:vAlign w:val="center"/>
            <w:hideMark/>
          </w:tcPr>
          <w:p w14:paraId="5EA73DD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Conversational Flow</w:t>
            </w:r>
          </w:p>
        </w:tc>
      </w:tr>
      <w:tr w:rsidR="002B0263" w:rsidRPr="002B0263" w14:paraId="4044E748"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EE5622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 goodbye anytime the user says goodbye</w:t>
            </w:r>
          </w:p>
        </w:tc>
        <w:tc>
          <w:tcPr>
            <w:tcW w:w="5092" w:type="dxa"/>
            <w:tcBorders>
              <w:top w:val="nil"/>
              <w:left w:val="nil"/>
              <w:bottom w:val="single" w:sz="4" w:space="0" w:color="auto"/>
              <w:right w:val="single" w:sz="4" w:space="0" w:color="auto"/>
            </w:tcBorders>
            <w:shd w:val="clear" w:color="auto" w:fill="auto"/>
            <w:noWrap/>
            <w:vAlign w:val="center"/>
            <w:hideMark/>
          </w:tcPr>
          <w:p w14:paraId="20F3B3C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ser’s goodbye</w:t>
            </w:r>
          </w:p>
        </w:tc>
      </w:tr>
      <w:tr w:rsidR="002B0263" w:rsidRPr="002B0263" w14:paraId="77F75863"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2E699704"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 bot information anytime user asks about bot</w:t>
            </w:r>
          </w:p>
        </w:tc>
        <w:tc>
          <w:tcPr>
            <w:tcW w:w="5092" w:type="dxa"/>
            <w:tcBorders>
              <w:top w:val="nil"/>
              <w:left w:val="nil"/>
              <w:bottom w:val="single" w:sz="4" w:space="0" w:color="auto"/>
              <w:right w:val="single" w:sz="4" w:space="0" w:color="auto"/>
            </w:tcBorders>
            <w:shd w:val="clear" w:color="auto" w:fill="auto"/>
            <w:noWrap/>
            <w:vAlign w:val="center"/>
            <w:hideMark/>
          </w:tcPr>
          <w:p w14:paraId="23D3307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asking about the bot</w:t>
            </w:r>
          </w:p>
        </w:tc>
      </w:tr>
      <w:tr w:rsidR="002B0263" w:rsidRPr="002B0263" w14:paraId="0D2B71F1" w14:textId="77777777" w:rsidTr="002B0263">
        <w:trPr>
          <w:trHeight w:val="276"/>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6706C446"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andle out-of-scope intents</w:t>
            </w:r>
          </w:p>
        </w:tc>
        <w:tc>
          <w:tcPr>
            <w:tcW w:w="5092" w:type="dxa"/>
            <w:tcBorders>
              <w:top w:val="nil"/>
              <w:left w:val="nil"/>
              <w:bottom w:val="single" w:sz="4" w:space="0" w:color="auto"/>
              <w:right w:val="single" w:sz="4" w:space="0" w:color="auto"/>
            </w:tcBorders>
            <w:shd w:val="clear" w:color="auto" w:fill="auto"/>
            <w:noWrap/>
            <w:vAlign w:val="center"/>
            <w:hideMark/>
          </w:tcPr>
          <w:p w14:paraId="09A4AA71"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asking anything outside the bot’s scope</w:t>
            </w:r>
          </w:p>
        </w:tc>
      </w:tr>
      <w:tr w:rsidR="002B0263" w:rsidRPr="002B0263" w14:paraId="7C30BE87"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6BEE99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sk the user to rephrase the ambiguous text</w:t>
            </w:r>
          </w:p>
        </w:tc>
        <w:tc>
          <w:tcPr>
            <w:tcW w:w="5092" w:type="dxa"/>
            <w:tcBorders>
              <w:top w:val="nil"/>
              <w:left w:val="nil"/>
              <w:bottom w:val="single" w:sz="4" w:space="0" w:color="auto"/>
              <w:right w:val="single" w:sz="4" w:space="0" w:color="auto"/>
            </w:tcBorders>
            <w:shd w:val="clear" w:color="auto" w:fill="auto"/>
            <w:noWrap/>
            <w:vAlign w:val="center"/>
            <w:hideMark/>
          </w:tcPr>
          <w:p w14:paraId="7513304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entering ambiguous text</w:t>
            </w:r>
          </w:p>
        </w:tc>
      </w:tr>
      <w:tr w:rsidR="002B0263" w:rsidRPr="002B0263" w14:paraId="02AC2EEB"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750A4909"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vate gather_symptoms</w:t>
            </w:r>
          </w:p>
        </w:tc>
        <w:tc>
          <w:tcPr>
            <w:tcW w:w="5092" w:type="dxa"/>
            <w:tcBorders>
              <w:top w:val="nil"/>
              <w:left w:val="nil"/>
              <w:bottom w:val="single" w:sz="4" w:space="0" w:color="auto"/>
              <w:right w:val="single" w:sz="4" w:space="0" w:color="auto"/>
            </w:tcBorders>
            <w:shd w:val="clear" w:color="auto" w:fill="auto"/>
            <w:noWrap/>
            <w:vAlign w:val="center"/>
            <w:hideMark/>
          </w:tcPr>
          <w:p w14:paraId="26A0D22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Gathering symptoms from a user</w:t>
            </w:r>
          </w:p>
        </w:tc>
      </w:tr>
      <w:tr w:rsidR="002B0263" w:rsidRPr="002B0263" w14:paraId="0B0F0D2D" w14:textId="77777777" w:rsidTr="002B0263">
        <w:trPr>
          <w:trHeight w:val="288"/>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229098AF"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ubmit gather_symptoms</w:t>
            </w:r>
          </w:p>
        </w:tc>
        <w:tc>
          <w:tcPr>
            <w:tcW w:w="5092" w:type="dxa"/>
            <w:tcBorders>
              <w:top w:val="nil"/>
              <w:left w:val="nil"/>
              <w:bottom w:val="single" w:sz="4" w:space="0" w:color="auto"/>
              <w:right w:val="single" w:sz="4" w:space="0" w:color="auto"/>
            </w:tcBorders>
            <w:shd w:val="clear" w:color="auto" w:fill="auto"/>
            <w:noWrap/>
            <w:vAlign w:val="center"/>
            <w:hideMark/>
          </w:tcPr>
          <w:p w14:paraId="203E249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ubmitting symptoms collected from a user</w:t>
            </w:r>
          </w:p>
        </w:tc>
      </w:tr>
      <w:tr w:rsidR="002B0263" w:rsidRPr="002B0263" w14:paraId="20D7EB59" w14:textId="77777777" w:rsidTr="002B0263">
        <w:trPr>
          <w:trHeight w:val="276"/>
        </w:trPr>
        <w:tc>
          <w:tcPr>
            <w:tcW w:w="4258" w:type="dxa"/>
            <w:tcBorders>
              <w:top w:val="nil"/>
              <w:left w:val="single" w:sz="4" w:space="0" w:color="auto"/>
              <w:bottom w:val="single" w:sz="4" w:space="0" w:color="auto"/>
              <w:right w:val="single" w:sz="4" w:space="0" w:color="auto"/>
            </w:tcBorders>
            <w:shd w:val="clear" w:color="auto" w:fill="auto"/>
            <w:noWrap/>
            <w:vAlign w:val="center"/>
            <w:hideMark/>
          </w:tcPr>
          <w:p w14:paraId="5B793A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dd symptom to symptoms list slot</w:t>
            </w:r>
          </w:p>
        </w:tc>
        <w:tc>
          <w:tcPr>
            <w:tcW w:w="5092" w:type="dxa"/>
            <w:tcBorders>
              <w:top w:val="nil"/>
              <w:left w:val="nil"/>
              <w:bottom w:val="single" w:sz="4" w:space="0" w:color="auto"/>
              <w:right w:val="single" w:sz="4" w:space="0" w:color="auto"/>
            </w:tcBorders>
            <w:shd w:val="clear" w:color="auto" w:fill="auto"/>
            <w:noWrap/>
            <w:vAlign w:val="center"/>
            <w:hideMark/>
          </w:tcPr>
          <w:p w14:paraId="54B4381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 user wants to inform symptoms</w:t>
            </w:r>
          </w:p>
        </w:tc>
      </w:tr>
    </w:tbl>
    <w:p w14:paraId="16B0367F" w14:textId="77777777" w:rsidR="002B0263" w:rsidRDefault="002B0263" w:rsidP="005958E6"/>
    <w:p w14:paraId="55C6EF4F" w14:textId="02D66B5E" w:rsidR="00461AC3" w:rsidRPr="00461AC3" w:rsidRDefault="00461AC3" w:rsidP="0008423D">
      <w:pPr>
        <w:pStyle w:val="Heading3"/>
      </w:pPr>
      <w:r w:rsidRPr="00461AC3">
        <w:t>Slots</w:t>
      </w:r>
    </w:p>
    <w:p w14:paraId="6F4DA21E" w14:textId="7EDA83BB" w:rsidR="00A80FAD" w:rsidRDefault="00A80FAD" w:rsidP="00A80FAD">
      <w:pPr>
        <w:pStyle w:val="Caption"/>
        <w:keepNext/>
        <w:jc w:val="center"/>
      </w:pPr>
      <w:bookmarkStart w:id="54" w:name="_Toc111239023"/>
      <w:r>
        <w:t xml:space="preserve">Table </w:t>
      </w:r>
      <w:fldSimple w:instr=" SEQ Table \* ARABIC ">
        <w:r w:rsidR="002C5A14">
          <w:rPr>
            <w:noProof/>
          </w:rPr>
          <w:t>7</w:t>
        </w:r>
      </w:fldSimple>
      <w:r>
        <w:t>: Slot data for DM</w:t>
      </w:r>
      <w:bookmarkEnd w:id="54"/>
    </w:p>
    <w:tbl>
      <w:tblPr>
        <w:tblW w:w="9351" w:type="dxa"/>
        <w:tblInd w:w="113" w:type="dxa"/>
        <w:tblLook w:val="04A0" w:firstRow="1" w:lastRow="0" w:firstColumn="1" w:lastColumn="0" w:noHBand="0" w:noVBand="1"/>
      </w:tblPr>
      <w:tblGrid>
        <w:gridCol w:w="3823"/>
        <w:gridCol w:w="5528"/>
      </w:tblGrid>
      <w:tr w:rsidR="00427751" w:rsidRPr="00427751" w14:paraId="4AD347A5" w14:textId="77777777" w:rsidTr="00427751">
        <w:trPr>
          <w:trHeight w:val="288"/>
        </w:trPr>
        <w:tc>
          <w:tcPr>
            <w:tcW w:w="3823" w:type="dxa"/>
            <w:tcBorders>
              <w:top w:val="single" w:sz="4" w:space="0" w:color="auto"/>
              <w:left w:val="single" w:sz="4" w:space="0" w:color="auto"/>
              <w:bottom w:val="single" w:sz="4" w:space="0" w:color="auto"/>
              <w:right w:val="single" w:sz="4" w:space="0" w:color="auto"/>
            </w:tcBorders>
            <w:shd w:val="clear" w:color="000000" w:fill="8EA9DB"/>
            <w:noWrap/>
            <w:vAlign w:val="center"/>
            <w:hideMark/>
          </w:tcPr>
          <w:p w14:paraId="1386B011"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lots</w:t>
            </w:r>
          </w:p>
        </w:tc>
        <w:tc>
          <w:tcPr>
            <w:tcW w:w="5528" w:type="dxa"/>
            <w:tcBorders>
              <w:top w:val="single" w:sz="4" w:space="0" w:color="auto"/>
              <w:left w:val="nil"/>
              <w:bottom w:val="single" w:sz="4" w:space="0" w:color="auto"/>
              <w:right w:val="single" w:sz="4" w:space="0" w:color="auto"/>
            </w:tcBorders>
            <w:shd w:val="clear" w:color="000000" w:fill="8EA9DB"/>
            <w:noWrap/>
            <w:vAlign w:val="center"/>
            <w:hideMark/>
          </w:tcPr>
          <w:p w14:paraId="311D4455"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Function</w:t>
            </w:r>
          </w:p>
        </w:tc>
      </w:tr>
      <w:tr w:rsidR="00427751" w:rsidRPr="00427751" w14:paraId="0D1C98E2" w14:textId="77777777" w:rsidTr="00427751">
        <w:trPr>
          <w:trHeight w:val="288"/>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26706BD2"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nil"/>
              <w:left w:val="nil"/>
              <w:bottom w:val="single" w:sz="4" w:space="0" w:color="auto"/>
              <w:right w:val="single" w:sz="4" w:space="0" w:color="auto"/>
            </w:tcBorders>
            <w:shd w:val="clear" w:color="auto" w:fill="auto"/>
            <w:noWrap/>
            <w:vAlign w:val="center"/>
            <w:hideMark/>
          </w:tcPr>
          <w:p w14:paraId="41E519D3"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427751">
        <w:trPr>
          <w:trHeight w:val="276"/>
        </w:trPr>
        <w:tc>
          <w:tcPr>
            <w:tcW w:w="3823" w:type="dxa"/>
            <w:tcBorders>
              <w:top w:val="nil"/>
              <w:left w:val="single" w:sz="4" w:space="0" w:color="auto"/>
              <w:bottom w:val="single" w:sz="4" w:space="0" w:color="auto"/>
              <w:right w:val="single" w:sz="4" w:space="0" w:color="auto"/>
            </w:tcBorders>
            <w:shd w:val="clear" w:color="auto" w:fill="auto"/>
            <w:noWrap/>
            <w:vAlign w:val="center"/>
            <w:hideMark/>
          </w:tcPr>
          <w:p w14:paraId="1D21D8CA"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left w:val="nil"/>
              <w:bottom w:val="single" w:sz="4" w:space="0" w:color="auto"/>
              <w:right w:val="single" w:sz="4" w:space="0" w:color="auto"/>
            </w:tcBorders>
            <w:shd w:val="clear" w:color="auto" w:fill="auto"/>
            <w:noWrap/>
            <w:vAlign w:val="center"/>
            <w:hideMark/>
          </w:tcPr>
          <w:p w14:paraId="36868A2F" w14:textId="77777777" w:rsidR="00427751" w:rsidRPr="00427751" w:rsidRDefault="00427751" w:rsidP="00427751">
            <w:pPr>
              <w:spacing w:after="0" w:line="240"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25FBA707" w:rsidR="00121175" w:rsidRDefault="00265B2E" w:rsidP="00FD3F6A">
      <w:r>
        <w:t>Dialogue management also has a</w:t>
      </w:r>
      <w:r w:rsidR="00DC5DA9">
        <w:t xml:space="preserve"> rasa</w:t>
      </w:r>
      <w:r>
        <w:t xml:space="preserve"> form called </w:t>
      </w:r>
      <w:r w:rsidRPr="00206983">
        <w:rPr>
          <w:b/>
          <w:bCs/>
        </w:rPr>
        <w:t>gather_symptoms</w:t>
      </w:r>
      <w:r>
        <w:t xml:space="preserve"> for the systematic gathering of symptom entities.</w:t>
      </w:r>
    </w:p>
    <w:p w14:paraId="30710381" w14:textId="74326AAD" w:rsidR="00461AC3" w:rsidRPr="004E3CAD" w:rsidRDefault="00461AC3" w:rsidP="00882E6C">
      <w:pPr>
        <w:pStyle w:val="Heading2"/>
      </w:pPr>
      <w:bookmarkStart w:id="55" w:name="_Toc111076719"/>
      <w:r w:rsidRPr="004E3CAD">
        <w:t>Training the model</w:t>
      </w:r>
      <w:bookmarkEnd w:id="55"/>
    </w:p>
    <w:p w14:paraId="758E0944" w14:textId="456CC447" w:rsidR="00C40AB7" w:rsidRDefault="00BF5A38" w:rsidP="00461AC3">
      <w:r>
        <w:t>In NLU, incoming messages are processed by a sequence of components</w:t>
      </w:r>
      <w:r w:rsidR="0052001E">
        <w:t xml:space="preserve"> and enriched to a machine-understandable format.</w:t>
      </w:r>
      <w:r>
        <w:t xml:space="preserve"> As per r</w:t>
      </w:r>
      <w:r w:rsidR="00075F66">
        <w:t xml:space="preserve">asa documentation </w:t>
      </w:r>
      <w:r w:rsidR="00075F66">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A767D9">
        <w:rPr>
          <w:noProof/>
        </w:rPr>
        <w:t>(Rasa Technologies Inc., 2022)</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6C08C396" w:rsidR="00BA3823" w:rsidRDefault="00B20C01" w:rsidP="00B20C01">
      <w:pPr>
        <w:autoSpaceDE w:val="0"/>
        <w:autoSpaceDN w:val="0"/>
        <w:adjustRightInd w:val="0"/>
        <w:spacing w:after="0" w:line="240" w:lineRule="auto"/>
        <w:rPr>
          <w:rFonts w:ascii="NimbusRomNo9L-Regu" w:hAnsi="NimbusRomNo9L-Regu" w:cs="NimbusRomNo9L-Regu"/>
        </w:rPr>
      </w:pPr>
      <w:r>
        <w:t xml:space="preserve">We have used the ScispaCy Language model </w:t>
      </w:r>
      <w:bookmarkStart w:id="56" w:name="_Hlk111066838"/>
      <w:r w:rsidRPr="00B20C01">
        <w:t>en_ner_bc5cdr_md</w:t>
      </w:r>
      <w:r>
        <w:t xml:space="preserve"> </w:t>
      </w:r>
      <w:bookmarkEnd w:id="56"/>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 xml:space="preserve"> which is a fined </w:t>
      </w:r>
      <w:r>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 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5290064C" w:rsidR="00C33EE5" w:rsidRDefault="003E4E11" w:rsidP="00FD3F6A">
      <w:r>
        <w:t xml:space="preserve">Tokenizers split received text into tokens.  As the system is using the spaCy language model, the </w:t>
      </w:r>
      <w:r w:rsidR="00C33EE5">
        <w:t xml:space="preserve">pipeline is configured with </w:t>
      </w:r>
      <w:r w:rsidR="00C33EE5" w:rsidRPr="00C33EE5">
        <w:t>SpacyTokenizer</w:t>
      </w:r>
      <w:r>
        <w:t xml:space="preserve"> as recommended by rasa</w:t>
      </w:r>
      <w:r>
        <w:fldChar w:fldCharType="begin"/>
      </w:r>
      <w:r>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Pr>
          <w:noProof/>
        </w:rPr>
        <w:t>(Rasa Technologies Inc., 2022)</w:t>
      </w:r>
      <w:r>
        <w:fldChar w:fldCharType="end"/>
      </w:r>
      <w:r>
        <w:t>.</w:t>
      </w:r>
    </w:p>
    <w:p w14:paraId="7A4E726A" w14:textId="11D1EFFF" w:rsidR="007F08C8" w:rsidRPr="00085F8D" w:rsidRDefault="007F08C8" w:rsidP="00FD3F6A">
      <w:pPr>
        <w:rPr>
          <w:b/>
          <w:bCs/>
        </w:rPr>
      </w:pPr>
      <w:r w:rsidRPr="007F08C8">
        <w:rPr>
          <w:highlight w:val="yellow"/>
        </w:rPr>
        <w:t>WHY?</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lastRenderedPageBreak/>
        <w:t>SpacyFeaturizer</w:t>
      </w:r>
      <w:r>
        <w:t xml:space="preserve"> is used by </w:t>
      </w:r>
      <w:r w:rsidR="00A275ED">
        <w:t xml:space="preserve">the </w:t>
      </w:r>
      <w:r>
        <w:t>Spacy NLP pipeline for entity extraction.</w:t>
      </w:r>
    </w:p>
    <w:p w14:paraId="142880F8" w14:textId="0EDB9593" w:rsidR="00332B10" w:rsidRDefault="00332B10" w:rsidP="00FD3F6A">
      <w:r w:rsidRPr="00332B10">
        <w:t>LanguageModelFeaturizer</w:t>
      </w:r>
      <w:r>
        <w:t xml:space="preserve"> </w:t>
      </w:r>
      <w:r w:rsidR="00A45D03">
        <w:t>is</w:t>
      </w:r>
      <w:r w:rsidR="0052001E">
        <w:t xml:space="preserve"> based on 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012992">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012992">
        <w:rPr>
          <w:noProof/>
        </w:rPr>
        <w:t>(Rasa Technologies Inc., 2022)</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t xml:space="preserve">Dual Intent Entity Transformer (DIET)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5E2764B1" w14:textId="58945BE2" w:rsidR="006A348C" w:rsidRDefault="006A348C" w:rsidP="00384931">
      <w:r w:rsidRPr="006A348C">
        <w:rPr>
          <w:highlight w:val="yellow"/>
        </w:rPr>
        <w:t>&lt;Add sample NLU response showing intent and entity extraction&gt;</w:t>
      </w:r>
    </w:p>
    <w:p w14:paraId="299C5C55" w14:textId="6F9B0057" w:rsidR="006A348C" w:rsidRP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 ranked intents.</w:t>
      </w:r>
    </w:p>
    <w:p w14:paraId="09912C91" w14:textId="77777777" w:rsidR="000E3817" w:rsidRPr="004E3CAD" w:rsidRDefault="000E3817" w:rsidP="00882E6C">
      <w:pPr>
        <w:pStyle w:val="Heading2"/>
      </w:pPr>
      <w:bookmarkStart w:id="57" w:name="_Toc111076720"/>
      <w:r w:rsidRPr="004E3CAD">
        <w:t>Action Server</w:t>
      </w:r>
      <w:bookmarkEnd w:id="57"/>
    </w:p>
    <w:p w14:paraId="0B12AE50" w14:textId="42119BB5" w:rsidR="00FD3F6A" w:rsidRDefault="002D2363" w:rsidP="006E0B65">
      <w:r>
        <w:t>As documented by</w:t>
      </w:r>
      <w:r w:rsidR="00B05BEC">
        <w:t xml:space="preserve"> rasa</w:t>
      </w:r>
      <w:r>
        <w:t xml:space="preserve"> </w:t>
      </w:r>
      <w:r>
        <w:fldChar w:fldCharType="begin"/>
      </w:r>
      <w:r w:rsidR="00A767D9">
        <w:instrText xml:space="preserve"> ADDIN EN.CITE &lt;EndNote&gt;&lt;Cite&gt;&lt;Author&gt;Rasa Technologies Inc.&lt;/Author&gt;&lt;Year&gt;2022&lt;/Year&gt;&lt;RecNum&gt;160&lt;/RecNum&gt;&lt;DisplayText&gt;(Rasa Technologies Inc., 2022)&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A767D9">
        <w:rPr>
          <w:noProof/>
        </w:rPr>
        <w:t>(Rasa Technologies Inc., 2022)</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rsidP="003C0B0F">
      <w:pPr>
        <w:pStyle w:val="ListParagraph"/>
        <w:numPr>
          <w:ilvl w:val="0"/>
          <w:numId w:val="20"/>
        </w:numPr>
      </w:pPr>
      <w:r>
        <w:t>To collect the symptoms entered by the user</w:t>
      </w:r>
    </w:p>
    <w:p w14:paraId="49517938" w14:textId="30C192AE" w:rsidR="003C0B0F" w:rsidRDefault="00C76203" w:rsidP="003C0B0F">
      <w:pPr>
        <w:pStyle w:val="ListParagraph"/>
      </w:pPr>
      <w:r>
        <w:t xml:space="preserve">A r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rsidP="003C0B0F">
      <w:pPr>
        <w:pStyle w:val="ListParagraph"/>
        <w:numPr>
          <w:ilvl w:val="0"/>
          <w:numId w:val="20"/>
        </w:numPr>
      </w:pPr>
      <w:r>
        <w:t xml:space="preserve">To call the backend service </w:t>
      </w:r>
      <w:r w:rsidR="00C76203">
        <w:t xml:space="preserve">for identifying the disease matching the collected symptoms </w:t>
      </w:r>
    </w:p>
    <w:p w14:paraId="7EC0D81A" w14:textId="63CD4B5A" w:rsidR="00C76203" w:rsidRDefault="00C76203" w:rsidP="00C76203">
      <w:pPr>
        <w:pStyle w:val="ListParagraph"/>
      </w:pPr>
      <w:r>
        <w:t>This r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lastRenderedPageBreak/>
        <w:t>Disease and symptom matcher</w:t>
      </w:r>
    </w:p>
    <w:p w14:paraId="1893BE01" w14:textId="71EFBA2E" w:rsidR="000E3817" w:rsidRDefault="004B0A40" w:rsidP="006E0B65">
      <w:r>
        <w:t xml:space="preserve">This is a backend service and is a part of the action server. It received a list of symptoms and matches it with the symptom list of diseases present in the database. It rates each matched disease based on the number of matches symptoms. </w:t>
      </w:r>
    </w:p>
    <w:p w14:paraId="14C67677" w14:textId="27CF6AEA" w:rsidR="00160957" w:rsidRDefault="00160957" w:rsidP="006E0B65">
      <w:r w:rsidRPr="00C61E78">
        <w:rPr>
          <w:highlight w:val="yellow"/>
        </w:rPr>
        <w:t>&lt;Add the example response&gt;</w:t>
      </w:r>
    </w:p>
    <w:p w14:paraId="5B45498E" w14:textId="77777777" w:rsidR="0008423D" w:rsidRDefault="0008423D" w:rsidP="006E0B65"/>
    <w:p w14:paraId="7B2B4C0E" w14:textId="300B2CB0" w:rsidR="000E3817" w:rsidRPr="004E3CAD" w:rsidRDefault="000E3817" w:rsidP="00882E6C">
      <w:pPr>
        <w:pStyle w:val="Heading2"/>
      </w:pPr>
      <w:bookmarkStart w:id="58" w:name="_Toc111076721"/>
      <w:r w:rsidRPr="004E3CAD">
        <w:t xml:space="preserve">Data </w:t>
      </w:r>
      <w:r w:rsidR="0057099E" w:rsidRPr="004E3CAD">
        <w:t>preprocessing</w:t>
      </w:r>
      <w:bookmarkEnd w:id="58"/>
    </w:p>
    <w:p w14:paraId="6CBAAEB2" w14:textId="7F14B4A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some preprocessing. </w:t>
      </w:r>
    </w:p>
    <w:p w14:paraId="5571BCF3" w14:textId="16A0BC2B" w:rsidR="007928E2" w:rsidRPr="002E731D" w:rsidRDefault="007928E2" w:rsidP="002E731D">
      <w:r>
        <w:t>The original dataset contained the following columns:</w:t>
      </w:r>
    </w:p>
    <w:p w14:paraId="191ABC5B" w14:textId="77777777" w:rsidR="007928E2" w:rsidRDefault="007928E2" w:rsidP="007928E2">
      <w:pPr>
        <w:pStyle w:val="ListParagraph"/>
        <w:numPr>
          <w:ilvl w:val="0"/>
          <w:numId w:val="20"/>
        </w:numPr>
      </w:pPr>
      <w:r>
        <w:t>name</w:t>
      </w:r>
    </w:p>
    <w:p w14:paraId="31B8B7AA" w14:textId="77777777" w:rsidR="007928E2" w:rsidRDefault="007928E2" w:rsidP="007928E2">
      <w:pPr>
        <w:pStyle w:val="ListParagraph"/>
        <w:numPr>
          <w:ilvl w:val="0"/>
          <w:numId w:val="20"/>
        </w:numPr>
      </w:pPr>
      <w:r>
        <w:t>link</w:t>
      </w:r>
    </w:p>
    <w:p w14:paraId="166ACEF9" w14:textId="77777777" w:rsidR="007928E2" w:rsidRDefault="007928E2" w:rsidP="007928E2">
      <w:pPr>
        <w:pStyle w:val="ListParagraph"/>
        <w:numPr>
          <w:ilvl w:val="0"/>
          <w:numId w:val="20"/>
        </w:numPr>
      </w:pPr>
      <w:r>
        <w:t>symptoms</w:t>
      </w:r>
    </w:p>
    <w:p w14:paraId="1A92F49C" w14:textId="77777777" w:rsidR="007928E2" w:rsidRDefault="007928E2" w:rsidP="007928E2">
      <w:pPr>
        <w:pStyle w:val="ListParagraph"/>
        <w:numPr>
          <w:ilvl w:val="0"/>
          <w:numId w:val="20"/>
        </w:numPr>
      </w:pPr>
      <w:r>
        <w:t>causes</w:t>
      </w:r>
    </w:p>
    <w:p w14:paraId="12BEC976" w14:textId="77777777" w:rsidR="007928E2" w:rsidRDefault="007928E2" w:rsidP="007928E2">
      <w:pPr>
        <w:pStyle w:val="ListParagraph"/>
        <w:numPr>
          <w:ilvl w:val="0"/>
          <w:numId w:val="20"/>
        </w:numPr>
      </w:pPr>
      <w:r>
        <w:t>risk_factor</w:t>
      </w:r>
    </w:p>
    <w:p w14:paraId="3C435D9A" w14:textId="77777777" w:rsidR="007928E2" w:rsidRDefault="007928E2" w:rsidP="007928E2">
      <w:pPr>
        <w:pStyle w:val="ListParagraph"/>
        <w:numPr>
          <w:ilvl w:val="0"/>
          <w:numId w:val="20"/>
        </w:numPr>
      </w:pPr>
      <w:r>
        <w:t>overview</w:t>
      </w:r>
    </w:p>
    <w:p w14:paraId="7F6ABD73" w14:textId="77777777" w:rsidR="007928E2" w:rsidRDefault="007928E2" w:rsidP="007928E2">
      <w:pPr>
        <w:pStyle w:val="ListParagraph"/>
        <w:numPr>
          <w:ilvl w:val="0"/>
          <w:numId w:val="20"/>
        </w:numPr>
      </w:pPr>
      <w:r>
        <w:t>treatment</w:t>
      </w:r>
    </w:p>
    <w:p w14:paraId="3CF2E32F" w14:textId="77777777" w:rsidR="007928E2" w:rsidRDefault="007928E2" w:rsidP="007928E2">
      <w:pPr>
        <w:pStyle w:val="ListParagraph"/>
        <w:numPr>
          <w:ilvl w:val="0"/>
          <w:numId w:val="20"/>
        </w:numPr>
      </w:pPr>
      <w:r>
        <w:t>medication</w:t>
      </w:r>
    </w:p>
    <w:p w14:paraId="61622EEC" w14:textId="4D024609" w:rsidR="00FD3F6A" w:rsidRDefault="007928E2" w:rsidP="007928E2">
      <w:pPr>
        <w:pStyle w:val="ListParagraph"/>
        <w:numPr>
          <w:ilvl w:val="0"/>
          <w:numId w:val="20"/>
        </w:numPr>
      </w:pPr>
      <w:r>
        <w:t>home_remedies</w:t>
      </w:r>
    </w:p>
    <w:p w14:paraId="68C4236E" w14:textId="34D2056E" w:rsidR="00960D8C" w:rsidRDefault="007928E2">
      <w:r>
        <w:t xml:space="preserve">Of these, ‘name’ and ‘symptoms’ were considered for further processing. An additional column for the symptom list was created by extracting symptoms from the ‘symptoms’ column of the dataset We applied Spacy </w:t>
      </w:r>
      <w:r w:rsidR="003B3DBF" w:rsidRPr="003B3DBF">
        <w:t>en_ner_bc5cdr_md</w:t>
      </w:r>
      <w:r w:rsidR="003B3DBF">
        <w:t xml:space="preserve"> </w:t>
      </w:r>
      <w:r>
        <w:t>mode</w:t>
      </w:r>
      <w:r w:rsidR="003B3DBF">
        <w:t xml:space="preserve"> for 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3B3DBF">
        <w:t xml:space="preserve">. </w:t>
      </w:r>
      <w:r w:rsidR="00960D8C">
        <w:br w:type="page"/>
      </w:r>
    </w:p>
    <w:p w14:paraId="14098CCC" w14:textId="311F5F0B" w:rsidR="00566E6C" w:rsidRDefault="00F6115E" w:rsidP="00566E6C">
      <w:pPr>
        <w:pStyle w:val="Heading1"/>
      </w:pPr>
      <w:r>
        <w:lastRenderedPageBreak/>
        <w:t>Evaluation</w:t>
      </w:r>
    </w:p>
    <w:p w14:paraId="263B1206" w14:textId="0546E70E" w:rsidR="00FE73B6" w:rsidRDefault="00FE73B6" w:rsidP="00566E6C">
      <w:pPr>
        <w:rPr>
          <w:rFonts w:eastAsia="Times New Roman" w:cstheme="minorHAnsi"/>
          <w:lang w:eastAsia="en-IN"/>
        </w:rPr>
      </w:pPr>
    </w:p>
    <w:p w14:paraId="0C1AB47E" w14:textId="7EC71DF6" w:rsidR="00FE73B6" w:rsidRDefault="00FE73B6" w:rsidP="00566E6C">
      <w:pPr>
        <w:rPr>
          <w:rFonts w:eastAsia="Times New Roman" w:cstheme="minorHAnsi"/>
          <w:lang w:eastAsia="en-IN"/>
        </w:rPr>
      </w:pPr>
      <w:r>
        <w:rPr>
          <w:rFonts w:eastAsia="Times New Roman" w:cstheme="minorHAnsi"/>
          <w:lang w:eastAsia="en-IN"/>
        </w:rPr>
        <w:t>Move to evaluation:</w:t>
      </w:r>
    </w:p>
    <w:p w14:paraId="37D55F01" w14:textId="77777777" w:rsidR="00FE73B6" w:rsidRDefault="00FE73B6" w:rsidP="00566E6C">
      <w:pPr>
        <w:rPr>
          <w:rFonts w:eastAsia="Times New Roman" w:cstheme="minorHAnsi"/>
          <w:lang w:eastAsia="en-IN"/>
        </w:rPr>
      </w:pPr>
    </w:p>
    <w:p w14:paraId="4F66052C" w14:textId="422BD299" w:rsidR="004B20F9" w:rsidRPr="00BB4B09" w:rsidRDefault="004B20F9" w:rsidP="00566E6C">
      <w:pPr>
        <w:rPr>
          <w:rFonts w:eastAsia="Times New Roman" w:cstheme="minorHAnsi"/>
          <w:lang w:eastAsia="en-IN"/>
        </w:rPr>
      </w:pPr>
      <w:r w:rsidRPr="00BB4B09">
        <w:rPr>
          <w:rFonts w:eastAsia="Times New Roman" w:cstheme="minorHAnsi"/>
          <w:lang w:eastAsia="en-IN"/>
        </w:rPr>
        <w:t xml:space="preserve">A user experience test was conducted to understand if users find the chatbot flexible, interactive, convenient and useful. A screen record video of different scenarios of the chatbot was uploaded to the university's internal website and was made available to respondents. Using the university-provided qualtrics website, anonymous feedback was collected for the below-mentioned quandaries. </w:t>
      </w:r>
    </w:p>
    <w:p w14:paraId="66E86F63" w14:textId="0C0C4776" w:rsidR="00137759" w:rsidRPr="00BB4B09" w:rsidRDefault="00137759" w:rsidP="00566E6C">
      <w:pPr>
        <w:rPr>
          <w:rFonts w:eastAsia="Times New Roman" w:cstheme="minorHAnsi"/>
          <w:lang w:eastAsia="en-IN"/>
        </w:rPr>
      </w:pPr>
      <w:r w:rsidRPr="00BB4B09">
        <w:rPr>
          <w:rFonts w:eastAsia="Times New Roman" w:cstheme="minorHAnsi"/>
          <w:lang w:eastAsia="en-IN"/>
        </w:rPr>
        <w:t xml:space="preserve">The questionnaire has 8 requestions and each question can be answered with one of the five choices: strongly agree, agree, neutral, disagree, </w:t>
      </w:r>
      <w:r w:rsidR="00F96327" w:rsidRPr="00BB4B09">
        <w:rPr>
          <w:rFonts w:eastAsia="Times New Roman" w:cstheme="minorHAnsi"/>
          <w:lang w:eastAsia="en-IN"/>
        </w:rPr>
        <w:t xml:space="preserve">and </w:t>
      </w:r>
      <w:r w:rsidRPr="00BB4B09">
        <w:rPr>
          <w:rFonts w:eastAsia="Times New Roman" w:cstheme="minorHAnsi"/>
          <w:lang w:eastAsia="en-IN"/>
        </w:rPr>
        <w:t>strongly disagree.</w:t>
      </w:r>
    </w:p>
    <w:p w14:paraId="7811404B" w14:textId="5A85D368" w:rsidR="00566E6C" w:rsidRPr="00BB4B09" w:rsidRDefault="00BB4B09" w:rsidP="00566E6C">
      <w:pPr>
        <w:rPr>
          <w:rFonts w:eastAsia="Times New Roman" w:cstheme="minorHAnsi"/>
          <w:b/>
          <w:bCs/>
          <w:lang w:eastAsia="en-IN"/>
        </w:rPr>
      </w:pPr>
      <w:r w:rsidRPr="00BB4B09">
        <w:rPr>
          <w:rFonts w:eastAsia="Times New Roman" w:cstheme="minorHAnsi"/>
          <w:b/>
          <w:bCs/>
          <w:lang w:eastAsia="en-IN"/>
        </w:rPr>
        <w:t>The Questionnaire consists of the following questions:</w:t>
      </w:r>
      <w:r w:rsidR="00566E6C" w:rsidRPr="00BB4B09">
        <w:rPr>
          <w:rFonts w:eastAsia="Times New Roman" w:cstheme="minorHAnsi"/>
          <w:b/>
          <w:bCs/>
          <w:lang w:eastAsia="en-IN"/>
        </w:rPr>
        <w:t xml:space="preserve"> </w:t>
      </w:r>
    </w:p>
    <w:p w14:paraId="2B8D61FE" w14:textId="6A6787C2" w:rsidR="00566E6C" w:rsidRPr="00BB4B09" w:rsidRDefault="00566E6C" w:rsidP="00566E6C">
      <w:pPr>
        <w:rPr>
          <w:rFonts w:eastAsia="Times New Roman" w:cstheme="minorHAnsi"/>
          <w:lang w:eastAsia="en-IN"/>
        </w:rPr>
      </w:pPr>
      <w:r w:rsidRPr="00BB4B09">
        <w:rPr>
          <w:rStyle w:val="IntenseEmphasis"/>
          <w:rFonts w:cstheme="minorHAnsi"/>
          <w:lang w:eastAsia="en-IN"/>
        </w:rPr>
        <w:t>Question 1:</w:t>
      </w:r>
      <w:r w:rsidRPr="00BB4B09">
        <w:rPr>
          <w:rFonts w:eastAsia="Times New Roman" w:cstheme="minorHAnsi"/>
          <w:lang w:eastAsia="en-IN"/>
        </w:rPr>
        <w:t xml:space="preserve"> </w:t>
      </w:r>
      <w:r w:rsidR="0077508E" w:rsidRPr="00BB4B09">
        <w:rPr>
          <w:rFonts w:eastAsia="Times New Roman" w:cstheme="minorHAnsi"/>
          <w:lang w:eastAsia="en-IN"/>
        </w:rPr>
        <w:t>T</w:t>
      </w:r>
      <w:r w:rsidR="00F96327" w:rsidRPr="00BB4B09">
        <w:rPr>
          <w:rFonts w:eastAsia="Times New Roman" w:cstheme="minorHAnsi"/>
          <w:lang w:eastAsia="en-IN"/>
        </w:rPr>
        <w:t xml:space="preserve">he </w:t>
      </w:r>
      <w:r w:rsidR="0077508E" w:rsidRPr="00BB4B09">
        <w:rPr>
          <w:rFonts w:eastAsia="Times New Roman" w:cstheme="minorHAnsi"/>
          <w:lang w:eastAsia="en-IN"/>
        </w:rPr>
        <w:t>chat</w:t>
      </w:r>
      <w:r w:rsidR="00F96327" w:rsidRPr="00BB4B09">
        <w:rPr>
          <w:rFonts w:eastAsia="Times New Roman" w:cstheme="minorHAnsi"/>
          <w:lang w:eastAsia="en-IN"/>
        </w:rPr>
        <w:t xml:space="preserve"> window </w:t>
      </w:r>
      <w:r w:rsidR="0077508E" w:rsidRPr="00BB4B09">
        <w:rPr>
          <w:rFonts w:eastAsia="Times New Roman" w:cstheme="minorHAnsi"/>
          <w:lang w:eastAsia="en-IN"/>
        </w:rPr>
        <w:t xml:space="preserve">appeared </w:t>
      </w:r>
      <w:r w:rsidR="00F96327" w:rsidRPr="00BB4B09">
        <w:rPr>
          <w:rFonts w:eastAsia="Times New Roman" w:cstheme="minorHAnsi"/>
          <w:lang w:eastAsia="en-IN"/>
        </w:rPr>
        <w:t>in the browser</w:t>
      </w:r>
      <w:r w:rsidR="0077508E" w:rsidRPr="00BB4B09">
        <w:rPr>
          <w:rFonts w:eastAsia="Times New Roman" w:cstheme="minorHAnsi"/>
          <w:lang w:eastAsia="en-IN"/>
        </w:rPr>
        <w:t xml:space="preserve"> smoothly.</w:t>
      </w:r>
    </w:p>
    <w:p w14:paraId="0330152A" w14:textId="402E8253" w:rsidR="002B0263" w:rsidRPr="00BB4B09" w:rsidRDefault="002B0263" w:rsidP="002B026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2</w:t>
      </w:r>
      <w:r w:rsidRPr="00BB4B09">
        <w:rPr>
          <w:rStyle w:val="IntenseEmphasis"/>
          <w:rFonts w:cstheme="minorHAnsi"/>
          <w:lang w:eastAsia="en-IN"/>
        </w:rPr>
        <w:t>:</w:t>
      </w:r>
      <w:r w:rsidRPr="00BB4B09">
        <w:rPr>
          <w:rFonts w:eastAsia="Times New Roman" w:cstheme="minorHAnsi"/>
          <w:lang w:eastAsia="en-IN"/>
        </w:rPr>
        <w:t xml:space="preserve"> The chatbot </w:t>
      </w:r>
      <w:r w:rsidR="008C1219" w:rsidRPr="00BB4B09">
        <w:rPr>
          <w:rFonts w:eastAsia="Times New Roman" w:cstheme="minorHAnsi"/>
          <w:lang w:eastAsia="en-IN"/>
        </w:rPr>
        <w:t>introduction was clear.</w:t>
      </w:r>
    </w:p>
    <w:p w14:paraId="6AD30F9E" w14:textId="4327CB37" w:rsidR="00DA1AE9" w:rsidRPr="00BB4B09" w:rsidRDefault="00DA1AE9" w:rsidP="00DA1AE9">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3</w:t>
      </w:r>
      <w:r w:rsidRPr="00BB4B09">
        <w:rPr>
          <w:rStyle w:val="IntenseEmphasis"/>
          <w:rFonts w:cstheme="minorHAnsi"/>
        </w:rPr>
        <w:t>:</w:t>
      </w:r>
      <w:r w:rsidRPr="00BB4B09">
        <w:rPr>
          <w:rFonts w:eastAsia="Times New Roman" w:cstheme="minorHAnsi"/>
          <w:lang w:eastAsia="en-IN"/>
        </w:rPr>
        <w:t xml:space="preserve"> The chatbot clearly </w:t>
      </w:r>
      <w:r w:rsidR="00623BF7" w:rsidRPr="00BB4B09">
        <w:rPr>
          <w:rFonts w:eastAsia="Times New Roman" w:cstheme="minorHAnsi"/>
          <w:lang w:eastAsia="en-IN"/>
        </w:rPr>
        <w:t xml:space="preserve">understood </w:t>
      </w:r>
      <w:r w:rsidRPr="00BB4B09">
        <w:rPr>
          <w:rFonts w:eastAsia="Times New Roman" w:cstheme="minorHAnsi"/>
          <w:lang w:eastAsia="en-IN"/>
        </w:rPr>
        <w:t>the user’s intentions ( what the user is trying to do).</w:t>
      </w:r>
    </w:p>
    <w:p w14:paraId="76F14173" w14:textId="78AE8D61" w:rsidR="00B95F0D" w:rsidRPr="00BB4B09" w:rsidRDefault="00B95F0D" w:rsidP="00DA1AE9">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4</w:t>
      </w:r>
      <w:r w:rsidRPr="00BB4B09">
        <w:rPr>
          <w:rFonts w:eastAsia="Times New Roman" w:cstheme="minorHAnsi"/>
          <w:lang w:eastAsia="en-IN"/>
        </w:rPr>
        <w:t xml:space="preserve"> The chatbot sought appropriate information from</w:t>
      </w:r>
      <w:r w:rsidR="006D7876" w:rsidRPr="00BB4B09">
        <w:rPr>
          <w:rFonts w:eastAsia="Times New Roman" w:cstheme="minorHAnsi"/>
          <w:lang w:eastAsia="en-IN"/>
        </w:rPr>
        <w:t xml:space="preserve"> the user.</w:t>
      </w:r>
      <w:r w:rsidRPr="00BB4B09">
        <w:rPr>
          <w:rFonts w:eastAsia="Times New Roman" w:cstheme="minorHAnsi"/>
          <w:lang w:eastAsia="en-IN"/>
        </w:rPr>
        <w:t xml:space="preserve"> </w:t>
      </w:r>
    </w:p>
    <w:p w14:paraId="184BEDE2" w14:textId="3B6B4E98" w:rsidR="008B7673" w:rsidRPr="00BB4B09" w:rsidRDefault="008B7673" w:rsidP="008B767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5</w:t>
      </w:r>
      <w:r w:rsidRPr="00BB4B09">
        <w:rPr>
          <w:rStyle w:val="IntenseEmphasis"/>
          <w:rFonts w:cstheme="minorHAnsi"/>
          <w:lang w:eastAsia="en-IN"/>
        </w:rPr>
        <w:t>:</w:t>
      </w:r>
      <w:r w:rsidRPr="00BB4B09">
        <w:rPr>
          <w:rFonts w:eastAsia="Times New Roman" w:cstheme="minorHAnsi"/>
          <w:lang w:eastAsia="en-IN"/>
        </w:rPr>
        <w:t xml:space="preserve"> The chatbot could handle out-of-context interactions gracefully.</w:t>
      </w:r>
    </w:p>
    <w:p w14:paraId="7D68CF83" w14:textId="046469C1" w:rsidR="00566E6C" w:rsidRPr="00BB4B09" w:rsidRDefault="00566E6C" w:rsidP="00566E6C">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6</w:t>
      </w:r>
      <w:r w:rsidR="00F96327" w:rsidRPr="00BB4B09">
        <w:rPr>
          <w:rFonts w:eastAsia="Times New Roman" w:cstheme="minorHAnsi"/>
          <w:lang w:eastAsia="en-IN"/>
        </w:rPr>
        <w:t xml:space="preserve"> </w:t>
      </w:r>
      <w:r w:rsidR="0077508E" w:rsidRPr="00BB4B09">
        <w:rPr>
          <w:rFonts w:eastAsia="Times New Roman" w:cstheme="minorHAnsi"/>
          <w:lang w:eastAsia="en-IN"/>
        </w:rPr>
        <w:t xml:space="preserve">The chatbot’s response to the question was </w:t>
      </w:r>
      <w:r w:rsidR="00A919F2" w:rsidRPr="00BB4B09">
        <w:rPr>
          <w:rFonts w:eastAsia="Times New Roman" w:cstheme="minorHAnsi"/>
          <w:lang w:eastAsia="en-IN"/>
        </w:rPr>
        <w:t>appropriate</w:t>
      </w:r>
      <w:r w:rsidR="0077508E" w:rsidRPr="00BB4B09">
        <w:rPr>
          <w:rFonts w:eastAsia="Times New Roman" w:cstheme="minorHAnsi"/>
          <w:lang w:eastAsia="en-IN"/>
        </w:rPr>
        <w:t>.</w:t>
      </w:r>
    </w:p>
    <w:p w14:paraId="509A60A0" w14:textId="115A507D" w:rsidR="00566E6C" w:rsidRPr="00BB4B09" w:rsidRDefault="00566E6C" w:rsidP="00566E6C">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7</w:t>
      </w:r>
      <w:r w:rsidR="002960C4" w:rsidRPr="00BB4B09">
        <w:rPr>
          <w:rStyle w:val="IntenseEmphasis"/>
          <w:rFonts w:cstheme="minorHAnsi"/>
        </w:rPr>
        <w:t>:</w:t>
      </w:r>
      <w:r w:rsidR="002960C4" w:rsidRPr="00BB4B09">
        <w:rPr>
          <w:rFonts w:eastAsia="Times New Roman" w:cstheme="minorHAnsi"/>
          <w:lang w:eastAsia="en-IN"/>
        </w:rPr>
        <w:t xml:space="preserve"> The chatbot recognized the symptoms </w:t>
      </w:r>
      <w:r w:rsidR="00A919F2" w:rsidRPr="00BB4B09">
        <w:rPr>
          <w:rFonts w:eastAsia="Times New Roman" w:cstheme="minorHAnsi"/>
          <w:lang w:eastAsia="en-IN"/>
        </w:rPr>
        <w:t>user</w:t>
      </w:r>
      <w:r w:rsidR="002960C4" w:rsidRPr="00BB4B09">
        <w:rPr>
          <w:rFonts w:eastAsia="Times New Roman" w:cstheme="minorHAnsi"/>
          <w:lang w:eastAsia="en-IN"/>
        </w:rPr>
        <w:t xml:space="preserve"> entered in the chat window.</w:t>
      </w:r>
      <w:r w:rsidRPr="00BB4B09">
        <w:rPr>
          <w:rFonts w:eastAsia="Times New Roman" w:cstheme="minorHAnsi"/>
          <w:lang w:eastAsia="en-IN"/>
        </w:rPr>
        <w:t xml:space="preserve"> </w:t>
      </w:r>
    </w:p>
    <w:p w14:paraId="52F0E5C5" w14:textId="1E64EAF0" w:rsidR="00566E6C" w:rsidRPr="00BB4B09" w:rsidRDefault="00566E6C"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8</w:t>
      </w:r>
      <w:r w:rsidR="002960C4" w:rsidRPr="00BB4B09">
        <w:rPr>
          <w:rStyle w:val="IntenseEmphasis"/>
          <w:rFonts w:cstheme="minorHAnsi"/>
        </w:rPr>
        <w:t>:</w:t>
      </w:r>
      <w:r w:rsidRPr="00BB4B09">
        <w:rPr>
          <w:rFonts w:eastAsia="Times New Roman" w:cstheme="minorHAnsi"/>
          <w:lang w:eastAsia="en-IN"/>
        </w:rPr>
        <w:t xml:space="preserve"> </w:t>
      </w:r>
      <w:r w:rsidR="002960C4" w:rsidRPr="00BB4B09">
        <w:rPr>
          <w:rFonts w:eastAsia="Times New Roman" w:cstheme="minorHAnsi"/>
          <w:lang w:eastAsia="en-IN"/>
        </w:rPr>
        <w:t xml:space="preserve">The chatbot </w:t>
      </w:r>
      <w:r w:rsidR="0077508E" w:rsidRPr="00BB4B09">
        <w:rPr>
          <w:rFonts w:eastAsia="Times New Roman" w:cstheme="minorHAnsi"/>
          <w:lang w:eastAsia="en-IN"/>
        </w:rPr>
        <w:t xml:space="preserve">kept </w:t>
      </w:r>
      <w:r w:rsidR="00A919F2" w:rsidRPr="00BB4B09">
        <w:rPr>
          <w:rFonts w:eastAsia="Times New Roman" w:cstheme="minorHAnsi"/>
          <w:lang w:eastAsia="en-IN"/>
        </w:rPr>
        <w:t>the user</w:t>
      </w:r>
      <w:r w:rsidR="0077508E" w:rsidRPr="00BB4B09">
        <w:rPr>
          <w:rFonts w:eastAsia="Times New Roman" w:cstheme="minorHAnsi"/>
          <w:lang w:eastAsia="en-IN"/>
        </w:rPr>
        <w:t xml:space="preserve"> informed about the progress</w:t>
      </w:r>
      <w:r w:rsidR="002960C4" w:rsidRPr="00BB4B09">
        <w:rPr>
          <w:rFonts w:eastAsia="Times New Roman" w:cstheme="minorHAnsi"/>
          <w:lang w:eastAsia="en-IN"/>
        </w:rPr>
        <w:t xml:space="preserve"> </w:t>
      </w:r>
      <w:r w:rsidR="0077508E" w:rsidRPr="00BB4B09">
        <w:rPr>
          <w:rFonts w:eastAsia="Times New Roman" w:cstheme="minorHAnsi"/>
          <w:lang w:eastAsia="en-IN"/>
        </w:rPr>
        <w:t>and the conversation was engaging.</w:t>
      </w:r>
    </w:p>
    <w:p w14:paraId="7DA2CD86" w14:textId="35671F19" w:rsidR="00566E6C" w:rsidRPr="00BB4B09" w:rsidRDefault="00566E6C"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9</w:t>
      </w:r>
      <w:r w:rsidRPr="00BB4B09">
        <w:rPr>
          <w:rFonts w:eastAsia="Times New Roman" w:cstheme="minorHAnsi"/>
          <w:lang w:eastAsia="en-IN"/>
        </w:rPr>
        <w:t xml:space="preserve"> </w:t>
      </w:r>
      <w:r w:rsidR="0077508E" w:rsidRPr="00BB4B09">
        <w:rPr>
          <w:rFonts w:eastAsia="Times New Roman" w:cstheme="minorHAnsi"/>
          <w:lang w:eastAsia="en-IN"/>
        </w:rPr>
        <w:t>The predicted disease was matching with the entered symptoms.</w:t>
      </w:r>
      <w:r w:rsidRPr="00BB4B09">
        <w:rPr>
          <w:rFonts w:eastAsia="Times New Roman" w:cstheme="minorHAnsi"/>
          <w:lang w:eastAsia="en-IN"/>
        </w:rPr>
        <w:t xml:space="preserve"> </w:t>
      </w:r>
    </w:p>
    <w:p w14:paraId="7D90C750" w14:textId="7FAD79CC" w:rsidR="00DA1AE9" w:rsidRPr="00BB4B09" w:rsidRDefault="00DA1AE9" w:rsidP="0077508E">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0</w:t>
      </w:r>
      <w:r w:rsidRPr="00BB4B09">
        <w:rPr>
          <w:rStyle w:val="IntenseEmphasis"/>
          <w:rFonts w:cstheme="minorHAnsi"/>
          <w:lang w:eastAsia="en-IN"/>
        </w:rPr>
        <w:t>:</w:t>
      </w:r>
      <w:r w:rsidRPr="00BB4B09">
        <w:rPr>
          <w:rFonts w:eastAsia="Times New Roman" w:cstheme="minorHAnsi"/>
          <w:lang w:eastAsia="en-IN"/>
        </w:rPr>
        <w:t xml:space="preserve"> The chatbot politely acknowledged its shortcomings. </w:t>
      </w:r>
    </w:p>
    <w:p w14:paraId="3245C7FC" w14:textId="043688D9" w:rsidR="0077508E" w:rsidRPr="00BB4B09" w:rsidRDefault="0077508E" w:rsidP="0077508E">
      <w:pPr>
        <w:rPr>
          <w:rStyle w:val="IntenseEmphasis"/>
          <w:rFonts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1</w:t>
      </w:r>
      <w:r w:rsidRPr="00BB4B09">
        <w:rPr>
          <w:rStyle w:val="IntenseEmphasis"/>
          <w:rFonts w:cstheme="minorHAnsi"/>
          <w:lang w:eastAsia="en-IN"/>
        </w:rPr>
        <w:t xml:space="preserve">: </w:t>
      </w:r>
      <w:r w:rsidRPr="00BB4B09">
        <w:rPr>
          <w:rFonts w:eastAsia="Times New Roman" w:cstheme="minorHAnsi"/>
          <w:lang w:eastAsia="en-IN"/>
        </w:rPr>
        <w:t xml:space="preserve">The predicted information was </w:t>
      </w:r>
      <w:r w:rsidR="006D7876" w:rsidRPr="00BB4B09">
        <w:rPr>
          <w:rFonts w:eastAsia="Times New Roman" w:cstheme="minorHAnsi"/>
          <w:lang w:eastAsia="en-IN"/>
        </w:rPr>
        <w:t xml:space="preserve">appropriately </w:t>
      </w:r>
      <w:r w:rsidRPr="00BB4B09">
        <w:rPr>
          <w:rFonts w:eastAsia="Times New Roman" w:cstheme="minorHAnsi"/>
          <w:lang w:eastAsia="en-IN"/>
        </w:rPr>
        <w:t>presented in the chat window.</w:t>
      </w:r>
    </w:p>
    <w:p w14:paraId="07EDA245" w14:textId="77777777" w:rsidR="00BB4B09" w:rsidRPr="00BB4B09" w:rsidRDefault="0077508E" w:rsidP="008B7673">
      <w:pPr>
        <w:rPr>
          <w:rFonts w:eastAsia="Times New Roman" w:cstheme="minorHAnsi"/>
          <w:lang w:eastAsia="en-IN"/>
        </w:rPr>
      </w:pPr>
      <w:r w:rsidRPr="00BB4B09">
        <w:rPr>
          <w:rStyle w:val="IntenseEmphasis"/>
          <w:rFonts w:cstheme="minorHAnsi"/>
          <w:lang w:eastAsia="en-IN"/>
        </w:rPr>
        <w:t xml:space="preserve">Question </w:t>
      </w:r>
      <w:r w:rsidR="00FC0E67" w:rsidRPr="00BB4B09">
        <w:rPr>
          <w:rStyle w:val="IntenseEmphasis"/>
          <w:rFonts w:cstheme="minorHAnsi"/>
          <w:lang w:eastAsia="en-IN"/>
        </w:rPr>
        <w:t>12</w:t>
      </w:r>
      <w:r w:rsidRPr="00BB4B09">
        <w:rPr>
          <w:rStyle w:val="IntenseEmphasis"/>
          <w:rFonts w:cstheme="minorHAnsi"/>
          <w:lang w:eastAsia="en-IN"/>
        </w:rPr>
        <w:t xml:space="preserve">: </w:t>
      </w:r>
      <w:r w:rsidRPr="00BB4B09">
        <w:rPr>
          <w:rFonts w:eastAsia="Times New Roman" w:cstheme="minorHAnsi"/>
          <w:lang w:eastAsia="en-IN"/>
        </w:rPr>
        <w:t>The conversation ended gracefully.</w:t>
      </w:r>
    </w:p>
    <w:p w14:paraId="4276F148" w14:textId="70DF686E" w:rsidR="00BB4B09" w:rsidRDefault="00F223EC" w:rsidP="00BB4B09">
      <w:pPr>
        <w:rPr>
          <w:rFonts w:eastAsia="Times New Roman" w:cstheme="minorHAnsi"/>
          <w:lang w:eastAsia="en-IN"/>
        </w:rPr>
      </w:pPr>
      <w:r w:rsidRPr="00F223EC">
        <w:rPr>
          <w:rFonts w:eastAsia="Times New Roman" w:cstheme="minorHAnsi"/>
          <w:lang w:eastAsia="en-IN"/>
        </w:rPr>
        <w:t xml:space="preserve">The following figure shows </w:t>
      </w:r>
      <w:r>
        <w:rPr>
          <w:rFonts w:eastAsia="Times New Roman" w:cstheme="minorHAnsi"/>
          <w:lang w:eastAsia="en-IN"/>
        </w:rPr>
        <w:t xml:space="preserve">the </w:t>
      </w:r>
      <w:r w:rsidRPr="00F223EC">
        <w:rPr>
          <w:rFonts w:eastAsia="Times New Roman" w:cstheme="minorHAnsi"/>
          <w:lang w:eastAsia="en-IN"/>
        </w:rPr>
        <w:t>results of the question</w:t>
      </w:r>
      <w:r>
        <w:rPr>
          <w:rFonts w:eastAsia="Times New Roman" w:cstheme="minorHAnsi"/>
          <w:lang w:eastAsia="en-IN"/>
        </w:rPr>
        <w:t>nair</w:t>
      </w:r>
      <w:r w:rsidRPr="00F223EC">
        <w:rPr>
          <w:rFonts w:eastAsia="Times New Roman" w:cstheme="minorHAnsi"/>
          <w:lang w:eastAsia="en-IN"/>
        </w:rPr>
        <w:t>es</w:t>
      </w:r>
      <w:r>
        <w:rPr>
          <w:rFonts w:eastAsia="Times New Roman" w:cstheme="minorHAnsi"/>
          <w:lang w:eastAsia="en-IN"/>
        </w:rPr>
        <w:t>:</w:t>
      </w:r>
    </w:p>
    <w:p w14:paraId="45B63122" w14:textId="0874FADE" w:rsidR="00F223EC" w:rsidRPr="00F223EC" w:rsidRDefault="00C97BEB" w:rsidP="00BB4B09">
      <w:pPr>
        <w:rPr>
          <w:rFonts w:eastAsia="Times New Roman" w:cstheme="minorHAnsi"/>
          <w:lang w:eastAsia="en-IN"/>
        </w:rPr>
      </w:pPr>
      <w:r w:rsidRPr="00C97BEB">
        <w:rPr>
          <w:rFonts w:eastAsia="Times New Roman" w:cstheme="minorHAnsi"/>
          <w:lang w:eastAsia="en-IN"/>
        </w:rPr>
        <w:drawing>
          <wp:inline distT="0" distB="0" distL="0" distR="0" wp14:anchorId="0AC8C076" wp14:editId="43B14969">
            <wp:extent cx="2536371" cy="1453681"/>
            <wp:effectExtent l="0" t="0" r="0" b="0"/>
            <wp:docPr id="37" name="Picture 37"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icon&#10;&#10;Description automatically generated"/>
                    <pic:cNvPicPr/>
                  </pic:nvPicPr>
                  <pic:blipFill>
                    <a:blip r:embed="rId27"/>
                    <a:stretch>
                      <a:fillRect/>
                    </a:stretch>
                  </pic:blipFill>
                  <pic:spPr>
                    <a:xfrm>
                      <a:off x="0" y="0"/>
                      <a:ext cx="2538161" cy="1454707"/>
                    </a:xfrm>
                    <a:prstGeom prst="rect">
                      <a:avLst/>
                    </a:prstGeom>
                  </pic:spPr>
                </pic:pic>
              </a:graphicData>
            </a:graphic>
          </wp:inline>
        </w:drawing>
      </w:r>
    </w:p>
    <w:p w14:paraId="3F488389" w14:textId="1548C507" w:rsidR="00427751" w:rsidRDefault="00B33C24" w:rsidP="008B7673">
      <w:r>
        <w:t>&lt;</w:t>
      </w:r>
      <w:commentRangeStart w:id="59"/>
      <w:r>
        <w:t>FIGURE</w:t>
      </w:r>
      <w:commentRangeEnd w:id="59"/>
      <w:r>
        <w:rPr>
          <w:rStyle w:val="CommentReference"/>
          <w:lang w:val="en-US"/>
        </w:rPr>
        <w:commentReference w:id="59"/>
      </w:r>
      <w:r>
        <w:t>&gt;</w:t>
      </w:r>
      <w:r w:rsidR="00427751">
        <w:br w:type="page"/>
      </w:r>
    </w:p>
    <w:p w14:paraId="64518BAA" w14:textId="77777777" w:rsidR="006F60CB" w:rsidRDefault="006F60CB">
      <w:r>
        <w:lastRenderedPageBreak/>
        <w:t>Testing the pipelines:</w:t>
      </w:r>
    </w:p>
    <w:p w14:paraId="4D7E63E8" w14:textId="70E21A04" w:rsidR="006F60CB" w:rsidRDefault="006F60CB">
      <w:r w:rsidRPr="006F60CB">
        <w:t xml:space="preserve">https://rasa.com/docs/rasa/testing-your-assistant/#comparing-nlu-pipelines </w:t>
      </w:r>
    </w:p>
    <w:p w14:paraId="2D0D0DFB" w14:textId="26CC3FF3" w:rsidR="003E6842" w:rsidRDefault="003E6842"/>
    <w:p w14:paraId="04BE1FB4" w14:textId="0CD2E861" w:rsidR="003E6842" w:rsidRDefault="003E6842"/>
    <w:p w14:paraId="12297642" w14:textId="5BAA6B1C" w:rsidR="003E6842" w:rsidRDefault="003E6842"/>
    <w:p w14:paraId="33DC06A9" w14:textId="24142E1A" w:rsidR="003E6842" w:rsidRDefault="003E6842">
      <w:r>
        <w:t xml:space="preserve">Bot maturity </w:t>
      </w:r>
      <w:r w:rsidR="005D0B6D">
        <w:t>(productionization) process:</w:t>
      </w:r>
    </w:p>
    <w:p w14:paraId="35396C72" w14:textId="145C92B0" w:rsidR="005A1E67" w:rsidRDefault="005A1E67"/>
    <w:p w14:paraId="3E7416BF" w14:textId="5642BCA0" w:rsidR="005A1E67" w:rsidRDefault="005A1E67"/>
    <w:p w14:paraId="594B1865" w14:textId="75F247F8" w:rsidR="005A1E67" w:rsidRDefault="005A1E67">
      <w:r>
        <w:t>How we achieved pobj</w:t>
      </w:r>
    </w:p>
    <w:p w14:paraId="3D5DAAD9" w14:textId="35372E68" w:rsidR="00546224" w:rsidRDefault="005A1E67">
      <w:r>
        <w:rPr>
          <w:noProof/>
        </w:rPr>
        <w:t>\\</w:t>
      </w:r>
      <w:r w:rsidR="00EE7536" w:rsidRPr="00EE7536">
        <w:rPr>
          <w:noProof/>
        </w:rPr>
        <w:drawing>
          <wp:inline distT="0" distB="0" distL="0" distR="0" wp14:anchorId="2C6EFC96" wp14:editId="1B481845">
            <wp:extent cx="5731510" cy="3004820"/>
            <wp:effectExtent l="0" t="0" r="0" b="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28"/>
                    <a:stretch>
                      <a:fillRect/>
                    </a:stretch>
                  </pic:blipFill>
                  <pic:spPr>
                    <a:xfrm>
                      <a:off x="0" y="0"/>
                      <a:ext cx="5731510" cy="3004820"/>
                    </a:xfrm>
                    <a:prstGeom prst="rect">
                      <a:avLst/>
                    </a:prstGeom>
                  </pic:spPr>
                </pic:pic>
              </a:graphicData>
            </a:graphic>
          </wp:inline>
        </w:drawing>
      </w:r>
      <w:r w:rsidR="00546224">
        <w:br w:type="page"/>
      </w:r>
    </w:p>
    <w:p w14:paraId="43542B1B" w14:textId="77777777" w:rsidR="00EE7536" w:rsidRDefault="00EE7536">
      <w:pPr>
        <w:rPr>
          <w:rFonts w:asciiTheme="majorHAnsi" w:eastAsiaTheme="majorEastAsia" w:hAnsiTheme="majorHAnsi" w:cstheme="majorBidi"/>
          <w:color w:val="2F5496" w:themeColor="accent1" w:themeShade="BF"/>
          <w:sz w:val="32"/>
          <w:szCs w:val="32"/>
        </w:rPr>
      </w:pPr>
    </w:p>
    <w:p w14:paraId="61CE4DD2" w14:textId="40A60D6B" w:rsidR="00787AF2" w:rsidRDefault="00787AF2" w:rsidP="00787AF2">
      <w:pPr>
        <w:pStyle w:val="Heading1"/>
      </w:pPr>
      <w:bookmarkStart w:id="60" w:name="_Toc111076724"/>
      <w:r>
        <w:t>Future Work</w:t>
      </w:r>
      <w:bookmarkEnd w:id="60"/>
    </w:p>
    <w:p w14:paraId="24B91026" w14:textId="45B6F79E" w:rsidR="00546224" w:rsidRDefault="00CD04DF">
      <w:r>
        <w:t>The focus of the dissertation was developing a chatbot capable of understanding the user’s health status and extracting the symptoms from the input text and maintaining the dialogue without forgetting the information collected in previous dialogue turns.</w:t>
      </w:r>
      <w:r w:rsidR="00547E97">
        <w:t xml:space="preserve"> During the development, it was observed that knowing users in detail can help the bot in delivering a better user experience. Bot system can maintain detailed user profiles in the backend and can during a conversation the system can extract key profile details and frame a contextualized </w:t>
      </w:r>
      <w:r w:rsidR="00AA2F93">
        <w:t xml:space="preserve">and personalized </w:t>
      </w:r>
      <w:r w:rsidR="00547E97">
        <w:t>conversation.</w:t>
      </w:r>
    </w:p>
    <w:p w14:paraId="2855578D" w14:textId="3943589C" w:rsidR="00CD04DF" w:rsidRDefault="00451CE2">
      <w:r>
        <w:t>The NER model used for the disease was found to miss some of the words which are closely related to the actual symptom. It is believed that the model can be further customized to include those additional closely related word tokens as disease entities in the model</w:t>
      </w:r>
    </w:p>
    <w:p w14:paraId="3C160332" w14:textId="2EF963A6" w:rsidR="000B2C1D" w:rsidRDefault="000B2C1D">
      <w:r>
        <w:t xml:space="preserve">Knowledge graph for better data </w:t>
      </w:r>
      <w:commentRangeStart w:id="61"/>
      <w:r>
        <w:t>representation</w:t>
      </w:r>
      <w:commentRangeEnd w:id="61"/>
      <w:r w:rsidR="00F63950">
        <w:rPr>
          <w:rStyle w:val="CommentReference"/>
          <w:lang w:val="en-US"/>
        </w:rPr>
        <w:commentReference w:id="61"/>
      </w:r>
    </w:p>
    <w:p w14:paraId="25BF5794" w14:textId="77777777" w:rsidR="00E97B85" w:rsidRDefault="0052001E">
      <w:r>
        <w:t>Bias in the pre-trained dataset</w:t>
      </w:r>
    </w:p>
    <w:p w14:paraId="0468D696" w14:textId="323F2976" w:rsidR="00461AC3" w:rsidRDefault="00E97B85">
      <w:hyperlink r:id="rId29" w:history="1">
        <w:r w:rsidRPr="00863117">
          <w:rPr>
            <w:rStyle w:val="Hyperlink"/>
          </w:rPr>
          <w:t>https://learning.oreilly.com/library/view/natural-language-processing/9781098136789/ch01.html#idm45146323434784</w:t>
        </w:r>
      </w:hyperlink>
      <w:r>
        <w:t xml:space="preserve"> </w:t>
      </w:r>
      <w:r w:rsidRPr="00E97B85">
        <w:t>Main Challenges with Transformers</w:t>
      </w:r>
      <w:r w:rsidR="00461AC3">
        <w:br w:type="page"/>
      </w:r>
    </w:p>
    <w:p w14:paraId="7A126329" w14:textId="783EBB7B" w:rsidR="00787AF2" w:rsidRDefault="00787AF2" w:rsidP="00787AF2">
      <w:pPr>
        <w:pStyle w:val="Heading1"/>
      </w:pPr>
      <w:bookmarkStart w:id="62" w:name="_Toc111076725"/>
      <w:r>
        <w:lastRenderedPageBreak/>
        <w:t>Conclusion</w:t>
      </w:r>
      <w:bookmarkEnd w:id="62"/>
    </w:p>
    <w:p w14:paraId="21A59AFC" w14:textId="09D5DD7B" w:rsidR="00787AF2" w:rsidRDefault="007F18B1" w:rsidP="00F75A80">
      <w:r>
        <w:br w:type="page"/>
      </w:r>
    </w:p>
    <w:p w14:paraId="64E2157E" w14:textId="7EDA7C63" w:rsidR="0059790E" w:rsidRDefault="0059790E" w:rsidP="0059790E">
      <w:pPr>
        <w:pStyle w:val="Heading1"/>
      </w:pPr>
      <w:bookmarkStart w:id="63" w:name="_Toc111076726"/>
      <w:r>
        <w:lastRenderedPageBreak/>
        <w:t>Project Timeline</w:t>
      </w:r>
      <w:bookmarkEnd w:id="63"/>
    </w:p>
    <w:p w14:paraId="3D9D733C" w14:textId="677DCF2C" w:rsidR="005A55DC" w:rsidRDefault="005A55DC" w:rsidP="005A55DC">
      <w:pPr>
        <w:pStyle w:val="Caption"/>
        <w:keepNext/>
        <w:jc w:val="center"/>
      </w:pPr>
      <w:bookmarkStart w:id="64" w:name="_Toc111239016"/>
      <w:r>
        <w:t xml:space="preserve">Figure </w:t>
      </w:r>
      <w:fldSimple w:instr=" SEQ Figure \* ARABIC ">
        <w:r w:rsidR="009B265A">
          <w:rPr>
            <w:noProof/>
          </w:rPr>
          <w:t>5</w:t>
        </w:r>
      </w:fldSimple>
      <w:r>
        <w:t xml:space="preserve"> Project Timeline</w:t>
      </w:r>
      <w:bookmarkEnd w:id="64"/>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pPr>
      <w:bookmarkStart w:id="65" w:name="_Toc111076727"/>
      <w:r w:rsidRPr="00787AF2">
        <w:lastRenderedPageBreak/>
        <w:t>Appendix B User Guide</w:t>
      </w:r>
      <w:bookmarkEnd w:id="65"/>
    </w:p>
    <w:p w14:paraId="3E75D650" w14:textId="77777777" w:rsidR="0038724C" w:rsidRDefault="0038724C"/>
    <w:p w14:paraId="3A18C8E5" w14:textId="31C1DA2D" w:rsidR="00212D0B" w:rsidRDefault="00212D0B" w:rsidP="006542B4">
      <w:pPr>
        <w:pStyle w:val="ListParagraph"/>
        <w:numPr>
          <w:ilvl w:val="0"/>
          <w:numId w:val="39"/>
        </w:numPr>
      </w:pPr>
      <w:r>
        <w:t>Clone the repository to a local drive.</w:t>
      </w:r>
    </w:p>
    <w:p w14:paraId="181C801B" w14:textId="2246D90A" w:rsidR="00212D0B" w:rsidRDefault="00212D0B" w:rsidP="006542B4">
      <w:pPr>
        <w:pStyle w:val="ListParagraph"/>
        <w:numPr>
          <w:ilvl w:val="0"/>
          <w:numId w:val="39"/>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rsidP="006542B4">
      <w:pPr>
        <w:pStyle w:val="ListParagraph"/>
        <w:numPr>
          <w:ilvl w:val="0"/>
          <w:numId w:val="39"/>
        </w:numPr>
        <w:rPr>
          <w:b/>
          <w:bCs/>
        </w:rPr>
      </w:pPr>
      <w:r>
        <w:t>Make sure all the python dependencies are correctly installed.</w:t>
      </w:r>
    </w:p>
    <w:p w14:paraId="452F699A" w14:textId="45A754E8" w:rsidR="00212D0B" w:rsidRPr="006542B4" w:rsidRDefault="006542B4" w:rsidP="0046013C">
      <w:pPr>
        <w:pStyle w:val="ListParagraph"/>
        <w:numPr>
          <w:ilvl w:val="0"/>
          <w:numId w:val="39"/>
        </w:numPr>
        <w:rPr>
          <w:b/>
          <w:bCs/>
        </w:rPr>
      </w:pPr>
      <w:r>
        <w:t>Follow the instructions mentioned below to access the chatbot:</w:t>
      </w:r>
    </w:p>
    <w:p w14:paraId="1CEC6FB4" w14:textId="18245722"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6F226664" w14:textId="77777777"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 xml:space="preserve">Run </w:t>
      </w:r>
      <w:r w:rsidRPr="0038724C">
        <w:rPr>
          <w:b/>
          <w:bCs/>
        </w:rPr>
        <w:t>Action server</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06C613D6" w:rsidR="00212D0B" w:rsidRPr="00212D0B" w:rsidRDefault="00212D0B" w:rsidP="00212D0B">
      <w:pPr>
        <w:rPr>
          <w:rFonts w:ascii="Cascadia Code" w:eastAsia="Times New Roman" w:hAnsi="Cascadia Code" w:cs="Times New Roman"/>
          <w:color w:val="242424"/>
          <w:sz w:val="21"/>
          <w:szCs w:val="21"/>
          <w:shd w:val="clear" w:color="auto" w:fill="FFFFFF"/>
          <w:lang w:eastAsia="en-IN"/>
        </w:rPr>
      </w:pPr>
      <w:r>
        <w:t>This will start the action server service.</w:t>
      </w:r>
      <w:r w:rsidR="0038724C" w:rsidRPr="0038724C">
        <w:br/>
      </w:r>
      <w:r w:rsidR="0038724C" w:rsidRPr="0038724C">
        <w:br/>
      </w:r>
      <w:r w:rsidR="0038724C" w:rsidRPr="0038724C">
        <w:rPr>
          <w:b/>
          <w:bCs/>
        </w:rPr>
        <w:t>Web client</w:t>
      </w:r>
      <w:r w:rsidR="0038724C" w:rsidRPr="0038724C">
        <w:rPr>
          <w:b/>
          <w:bCs/>
        </w:rPr>
        <w:t>-</w:t>
      </w:r>
      <w:r w:rsidR="0038724C" w:rsidRPr="0038724C">
        <w:rPr>
          <w:b/>
          <w:bCs/>
        </w:rPr>
        <w:t>server</w:t>
      </w:r>
      <w:r w:rsidR="0038724C" w:rsidRPr="0038724C">
        <w:rPr>
          <w:b/>
          <w:bCs/>
        </w:rPr>
        <w:br/>
      </w:r>
      <w:r w:rsidR="0038724C" w:rsidRPr="0038724C">
        <w:t>Run the following command:</w:t>
      </w:r>
      <w:r w:rsidR="0038724C" w:rsidRPr="0038724C">
        <w:br/>
      </w:r>
      <w:r w:rsidR="0038724C" w:rsidRPr="0038724C">
        <w:br/>
      </w:r>
      <w:r w:rsidRPr="00212D0B">
        <w:rPr>
          <w:rFonts w:ascii="Cascadia Code" w:eastAsia="Times New Roman" w:hAnsi="Cascadia Code" w:cs="Times New Roman"/>
          <w:color w:val="242424"/>
          <w:sz w:val="21"/>
          <w:szCs w:val="21"/>
          <w:shd w:val="clear" w:color="auto" w:fill="FFFFFF"/>
          <w:lang w:eastAsia="en-IN"/>
        </w:rPr>
        <w:t xml:space="preserve">python </w:t>
      </w:r>
      <w:r w:rsidRPr="00212D0B">
        <w:rPr>
          <w:rFonts w:ascii="Cascadia Code" w:eastAsia="Times New Roman" w:hAnsi="Cascadia Code" w:cs="Times New Roman"/>
          <w:color w:val="0000CC"/>
          <w:sz w:val="21"/>
          <w:szCs w:val="21"/>
          <w:shd w:val="clear" w:color="auto" w:fill="FFFFFF"/>
          <w:lang w:eastAsia="en-IN"/>
        </w:rPr>
        <w:t>-m</w:t>
      </w:r>
      <w:r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00A4FDB9" w:rsidR="00212D0B" w:rsidRPr="00212D0B" w:rsidRDefault="00212D0B" w:rsidP="0038724C">
      <w:pPr>
        <w:rPr>
          <w:b/>
          <w:bCs/>
        </w:rPr>
      </w:pPr>
      <w:r w:rsidRPr="00212D0B">
        <w:rPr>
          <w:b/>
          <w:bCs/>
        </w:rPr>
        <w:t>Acce</w:t>
      </w:r>
      <w:r>
        <w:rPr>
          <w:b/>
          <w:bCs/>
        </w:rPr>
        <w:t>s</w:t>
      </w:r>
      <w:r w:rsidRPr="00212D0B">
        <w:rPr>
          <w:b/>
          <w:bCs/>
        </w:rPr>
        <w:t>sing chatbot:</w:t>
      </w:r>
    </w:p>
    <w:p w14:paraId="496FFAF2" w14:textId="1C203697" w:rsidR="0038724C" w:rsidRDefault="0038724C" w:rsidP="0038724C">
      <w:r w:rsidRPr="0038724C">
        <w:t xml:space="preserve">This will start an HTTP-based server in the local 8000 port. </w:t>
      </w:r>
    </w:p>
    <w:p w14:paraId="55506186" w14:textId="5F36D4A0" w:rsidR="0038724C" w:rsidRPr="0038724C" w:rsidRDefault="0038724C" w:rsidP="0038724C">
      <w:r>
        <w:t>V</w:t>
      </w:r>
      <w:r w:rsidRPr="0038724C">
        <w:t xml:space="preserve">isit </w:t>
      </w:r>
      <w:hyperlink r:id="rId31" w:history="1">
        <w:r w:rsidR="00212D0B" w:rsidRPr="00863117">
          <w:rPr>
            <w:rStyle w:val="Hyperlink"/>
            <w:rFonts w:ascii="Cascadia Code" w:hAnsi="Cascadia Code"/>
            <w:sz w:val="21"/>
            <w:szCs w:val="21"/>
            <w:shd w:val="clear" w:color="auto" w:fill="FFFFFF"/>
          </w:rPr>
          <w:t>http://localhost:8000</w:t>
        </w:r>
      </w:hyperlink>
      <w:r w:rsidR="00212D0B">
        <w:rPr>
          <w:rFonts w:ascii="Cascadia Code" w:hAnsi="Cascadia Code"/>
          <w:color w:val="242424"/>
          <w:sz w:val="21"/>
          <w:szCs w:val="21"/>
          <w:shd w:val="clear" w:color="auto" w:fill="FFFFFF"/>
        </w:rPr>
        <w:t xml:space="preserve"> </w:t>
      </w:r>
      <w:r w:rsidRPr="0038724C">
        <w:t xml:space="preserve"> 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pPr>
      <w:bookmarkStart w:id="66" w:name="_Toc111076728"/>
      <w:r w:rsidRPr="00787AF2">
        <w:lastRenderedPageBreak/>
        <w:t>Appendix C Ethics Documents</w:t>
      </w:r>
      <w:bookmarkEnd w:id="66"/>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4348218B">
            <wp:extent cx="5813087" cy="8183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17671" t="4582" r="17791" b="25217"/>
                    <a:stretch/>
                  </pic:blipFill>
                  <pic:spPr bwMode="auto">
                    <a:xfrm>
                      <a:off x="0" y="0"/>
                      <a:ext cx="5830630" cy="8208578"/>
                    </a:xfrm>
                    <a:prstGeom prst="rect">
                      <a:avLst/>
                    </a:prstGeom>
                    <a:noFill/>
                    <a:ln>
                      <a:noFill/>
                    </a:ln>
                    <a:extLst>
                      <a:ext uri="{53640926-AAD7-44D8-BBD7-CCE9431645EC}">
                        <a14:shadowObscured xmlns:a14="http://schemas.microsoft.com/office/drawing/2010/main"/>
                      </a:ext>
                    </a:extLst>
                  </pic:spPr>
                </pic:pic>
              </a:graphicData>
            </a:graphic>
          </wp:inline>
        </w:drawing>
      </w:r>
    </w:p>
    <w:p w14:paraId="541251C6" w14:textId="53F33C9A" w:rsidR="0066030B" w:rsidRDefault="0066030B" w:rsidP="0066030B">
      <w:pPr>
        <w:pStyle w:val="Heading1"/>
      </w:pPr>
      <w:bookmarkStart w:id="67" w:name="_Toc111076729"/>
      <w:r>
        <w:lastRenderedPageBreak/>
        <w:t>Bibliography</w:t>
      </w:r>
      <w:bookmarkEnd w:id="67"/>
    </w:p>
    <w:p w14:paraId="3250D414" w14:textId="77777777" w:rsidR="0066030B" w:rsidRDefault="0066030B" w:rsidP="00787AF2"/>
    <w:p w14:paraId="5AE4E961" w14:textId="4899BB7A" w:rsidR="001E2D10" w:rsidRPr="001E2D10" w:rsidRDefault="00455BA4" w:rsidP="001E2D10">
      <w:pPr>
        <w:pStyle w:val="EndNoteBibliography"/>
        <w:spacing w:after="0"/>
        <w:ind w:left="720" w:hanging="720"/>
      </w:pPr>
      <w:r>
        <w:fldChar w:fldCharType="begin"/>
      </w:r>
      <w:r>
        <w:instrText xml:space="preserve"> ADDIN EN.REFLIST </w:instrText>
      </w:r>
      <w:r>
        <w:fldChar w:fldCharType="separate"/>
      </w:r>
      <w:r w:rsidR="001E2D10" w:rsidRPr="001E2D10">
        <w:t xml:space="preserve">Amazon Web Services. (2019). </w:t>
      </w:r>
      <w:r w:rsidR="001E2D10" w:rsidRPr="001E2D10">
        <w:rPr>
          <w:i/>
        </w:rPr>
        <w:t>Amazon Lex – Build Conversation Bots</w:t>
      </w:r>
      <w:r w:rsidR="001E2D10" w:rsidRPr="001E2D10">
        <w:t xml:space="preserve">. Amazon Web Services, Inc. </w:t>
      </w:r>
      <w:hyperlink r:id="rId33" w:history="1">
        <w:r w:rsidR="001E2D10" w:rsidRPr="001E2D10">
          <w:rPr>
            <w:rStyle w:val="Hyperlink"/>
          </w:rPr>
          <w:t>https://aws.amazon.com/lex/</w:t>
        </w:r>
      </w:hyperlink>
    </w:p>
    <w:p w14:paraId="300A0B72" w14:textId="77777777" w:rsidR="001E2D10" w:rsidRPr="001E2D10" w:rsidRDefault="001E2D10" w:rsidP="001E2D10">
      <w:pPr>
        <w:pStyle w:val="EndNoteBibliography"/>
        <w:spacing w:after="0"/>
        <w:ind w:left="720" w:hanging="720"/>
      </w:pPr>
      <w:r w:rsidRPr="001E2D10">
        <w:t xml:space="preserve">Bocklisch, T., Faulkner, J., Pawlowski, N., &amp; Nichol, A. (2017). Rasa: Open source language understanding and dialogue management. </w:t>
      </w:r>
      <w:r w:rsidRPr="001E2D10">
        <w:rPr>
          <w:i/>
        </w:rPr>
        <w:t>arXiv preprint arXiv:1712.05181</w:t>
      </w:r>
      <w:r w:rsidRPr="001E2D10">
        <w:t xml:space="preserve">. </w:t>
      </w:r>
    </w:p>
    <w:p w14:paraId="66A3DC25" w14:textId="7A8E2656" w:rsidR="001E2D10" w:rsidRPr="001E2D10" w:rsidRDefault="001E2D10" w:rsidP="001E2D10">
      <w:pPr>
        <w:pStyle w:val="EndNoteBibliography"/>
        <w:spacing w:after="0"/>
        <w:ind w:left="720" w:hanging="720"/>
      </w:pPr>
      <w:r w:rsidRPr="001E2D10">
        <w:t xml:space="preserve">Botfront. (n.d.). </w:t>
      </w:r>
      <w:r w:rsidRPr="001E2D10">
        <w:rPr>
          <w:i/>
        </w:rPr>
        <w:t>Better intent classification and entity extraction with Dietclassifier pipeline optimization</w:t>
      </w:r>
      <w:r w:rsidRPr="001E2D10">
        <w:t xml:space="preserve">. Dialogue Technologies Inc. Retrieved July 10 from </w:t>
      </w:r>
      <w:hyperlink r:id="rId34" w:history="1">
        <w:r w:rsidRPr="001E2D10">
          <w:rPr>
            <w:rStyle w:val="Hyperlink"/>
          </w:rPr>
          <w:t>https://botfront.io/blog/better-intent-classification-and-entity-extraction-with-diet-classifier-pipeline-optimization</w:t>
        </w:r>
      </w:hyperlink>
    </w:p>
    <w:p w14:paraId="64083896" w14:textId="77777777" w:rsidR="001E2D10" w:rsidRPr="001E2D10" w:rsidRDefault="001E2D10" w:rsidP="001E2D10">
      <w:pPr>
        <w:pStyle w:val="EndNoteBibliography"/>
        <w:spacing w:after="0"/>
        <w:ind w:left="720" w:hanging="720"/>
      </w:pPr>
      <w:r w:rsidRPr="001E2D10">
        <w:t xml:space="preserve">Brasoveanu, A. M. P., &amp; Andonie, R. (2020). Visualizing Transformers for NLP: A Brief Survey. </w:t>
      </w:r>
    </w:p>
    <w:p w14:paraId="39B56F1D" w14:textId="1DF33BF5" w:rsidR="001E2D10" w:rsidRPr="001E2D10" w:rsidRDefault="001E2D10" w:rsidP="001E2D10">
      <w:pPr>
        <w:pStyle w:val="EndNoteBibliography"/>
        <w:spacing w:after="0"/>
        <w:ind w:left="720" w:hanging="720"/>
      </w:pPr>
      <w:r w:rsidRPr="001E2D10">
        <w:t xml:space="preserve">Damani, S., Narahari, K. N., Chatterjee, A., Gupta, M., &amp; Agrawal, P. (2020). Optimized Transformer Models for FAQ Answering. In (pp. 235-248). Springer International Publishing. </w:t>
      </w:r>
      <w:hyperlink r:id="rId35" w:history="1">
        <w:r w:rsidRPr="001E2D10">
          <w:rPr>
            <w:rStyle w:val="Hyperlink"/>
          </w:rPr>
          <w:t>https://doi.org/10.1007/978-3-030-47426-3_19</w:t>
        </w:r>
      </w:hyperlink>
      <w:r w:rsidRPr="001E2D10">
        <w:t xml:space="preserve"> </w:t>
      </w:r>
    </w:p>
    <w:p w14:paraId="143804A2" w14:textId="77777777" w:rsidR="001E2D10" w:rsidRPr="001E2D10" w:rsidRDefault="001E2D10" w:rsidP="001E2D10">
      <w:pPr>
        <w:pStyle w:val="EndNoteBibliography"/>
        <w:spacing w:after="0"/>
        <w:ind w:left="720" w:hanging="720"/>
      </w:pPr>
      <w:r w:rsidRPr="001E2D10">
        <w:t xml:space="preserve">Devlin, J., Chang, M.-W., Lee, K., &amp; Toutanova, K. (2018). Bert: Pre-training of deep bidirectional transformers for language understanding. </w:t>
      </w:r>
      <w:r w:rsidRPr="001E2D10">
        <w:rPr>
          <w:i/>
        </w:rPr>
        <w:t>arXiv preprint arXiv:1810.04805</w:t>
      </w:r>
      <w:r w:rsidRPr="001E2D10">
        <w:t xml:space="preserve">. </w:t>
      </w:r>
    </w:p>
    <w:p w14:paraId="7E5E26E9" w14:textId="6659D693" w:rsidR="001E2D10" w:rsidRPr="001E2D10" w:rsidRDefault="001E2D10" w:rsidP="001E2D10">
      <w:pPr>
        <w:pStyle w:val="EndNoteBibliography"/>
        <w:spacing w:after="0"/>
        <w:ind w:left="720" w:hanging="720"/>
      </w:pPr>
      <w:r w:rsidRPr="001E2D10">
        <w:t xml:space="preserve">Dolan, S. (2022). </w:t>
      </w:r>
      <w:r w:rsidRPr="001E2D10">
        <w:rPr>
          <w:i/>
        </w:rPr>
        <w:t>How mobile users spend their time on their smartphones in 2022</w:t>
      </w:r>
      <w:r w:rsidRPr="001E2D10">
        <w:t xml:space="preserve">. Insider Intelligence. Retrieved June 29 from </w:t>
      </w:r>
      <w:hyperlink r:id="rId36" w:history="1">
        <w:r w:rsidRPr="001E2D10">
          <w:rPr>
            <w:rStyle w:val="Hyperlink"/>
          </w:rPr>
          <w:t>https://www.insiderintelligence.com/insights/mobile-users-smartphone-usage/#:~:text=Mobile%20usage%20statistics,digital%20media%20time%20per%20day</w:t>
        </w:r>
      </w:hyperlink>
    </w:p>
    <w:p w14:paraId="2A8AC2C1" w14:textId="77777777" w:rsidR="001E2D10" w:rsidRPr="001E2D10" w:rsidRDefault="001E2D10" w:rsidP="001E2D10">
      <w:pPr>
        <w:pStyle w:val="EndNoteBibliography"/>
        <w:spacing w:after="0"/>
        <w:ind w:left="720" w:hanging="720"/>
      </w:pPr>
      <w:r w:rsidRPr="001E2D10">
        <w:t xml:space="preserve">Freed, A. (2021). </w:t>
      </w:r>
      <w:r w:rsidRPr="001E2D10">
        <w:rPr>
          <w:i/>
        </w:rPr>
        <w:t>Conversational AI</w:t>
      </w:r>
      <w:r w:rsidRPr="001E2D10">
        <w:t xml:space="preserve">. Manning Publications Co. </w:t>
      </w:r>
    </w:p>
    <w:p w14:paraId="4260C9F8" w14:textId="77777777" w:rsidR="001E2D10" w:rsidRPr="001E2D10" w:rsidRDefault="001E2D10" w:rsidP="001E2D10">
      <w:pPr>
        <w:pStyle w:val="EndNoteBibliography"/>
        <w:spacing w:after="0"/>
        <w:ind w:left="720" w:hanging="720"/>
      </w:pPr>
      <w:r w:rsidRPr="001E2D10">
        <w:t xml:space="preserve">Gillioz, A., Casas, J., Mugellini, E., &amp; Khaled, O. A. (2020). Overview of the Transformer-based Models for NLP Tasks. </w:t>
      </w:r>
    </w:p>
    <w:p w14:paraId="6AE3679D" w14:textId="40D5F1A1" w:rsidR="001E2D10" w:rsidRPr="001E2D10" w:rsidRDefault="001E2D10" w:rsidP="001E2D10">
      <w:pPr>
        <w:pStyle w:val="EndNoteBibliography"/>
        <w:spacing w:after="0"/>
        <w:ind w:left="720" w:hanging="720"/>
      </w:pPr>
      <w:r w:rsidRPr="001E2D10">
        <w:t xml:space="preserve">Google. (2022). </w:t>
      </w:r>
      <w:r w:rsidRPr="001E2D10">
        <w:rPr>
          <w:i/>
        </w:rPr>
        <w:t>Dialogflow</w:t>
      </w:r>
      <w:r w:rsidRPr="001E2D10">
        <w:t xml:space="preserve">. Google Cloud. </w:t>
      </w:r>
      <w:hyperlink r:id="rId37" w:history="1">
        <w:r w:rsidRPr="001E2D10">
          <w:rPr>
            <w:rStyle w:val="Hyperlink"/>
          </w:rPr>
          <w:t>https://cloud.google.com/dialogflow</w:t>
        </w:r>
      </w:hyperlink>
    </w:p>
    <w:p w14:paraId="0BD96176" w14:textId="7A4137DB" w:rsidR="001E2D10" w:rsidRPr="001E2D10" w:rsidRDefault="001E2D10" w:rsidP="001E2D10">
      <w:pPr>
        <w:pStyle w:val="EndNoteBibliography"/>
        <w:spacing w:after="0"/>
        <w:ind w:left="720" w:hanging="720"/>
      </w:pPr>
      <w:r w:rsidRPr="001E2D10">
        <w:t xml:space="preserve">Hugging Face. (2022). </w:t>
      </w:r>
      <w:r w:rsidRPr="001E2D10">
        <w:rPr>
          <w:i/>
        </w:rPr>
        <w:t>Hugging Face Hub documentation</w:t>
      </w:r>
      <w:r w:rsidRPr="001E2D10">
        <w:t xml:space="preserve">. Hugging Face. </w:t>
      </w:r>
      <w:hyperlink r:id="rId38" w:history="1">
        <w:r w:rsidRPr="001E2D10">
          <w:rPr>
            <w:rStyle w:val="Hyperlink"/>
          </w:rPr>
          <w:t>https://huggingface.co/docs/hub/index</w:t>
        </w:r>
      </w:hyperlink>
    </w:p>
    <w:p w14:paraId="639CD546" w14:textId="734BD37A" w:rsidR="001E2D10" w:rsidRPr="001E2D10" w:rsidRDefault="001E2D10" w:rsidP="001E2D10">
      <w:pPr>
        <w:pStyle w:val="EndNoteBibliography"/>
        <w:spacing w:after="0"/>
        <w:ind w:left="720" w:hanging="720"/>
      </w:pPr>
      <w:r w:rsidRPr="001E2D10">
        <w:t xml:space="preserve">IBM. (2022). </w:t>
      </w:r>
      <w:r w:rsidRPr="001E2D10">
        <w:rPr>
          <w:i/>
        </w:rPr>
        <w:t>IBM Watson Assistant - Virtual Agent</w:t>
      </w:r>
      <w:r w:rsidRPr="001E2D10">
        <w:t xml:space="preserve">. IBM. </w:t>
      </w:r>
      <w:hyperlink r:id="rId39" w:history="1">
        <w:r w:rsidRPr="001E2D10">
          <w:rPr>
            <w:rStyle w:val="Hyperlink"/>
          </w:rPr>
          <w:t>https://www.ibm.com/uk-en/products/watson-assistant</w:t>
        </w:r>
      </w:hyperlink>
    </w:p>
    <w:p w14:paraId="53D48141" w14:textId="77777777" w:rsidR="001E2D10" w:rsidRPr="001E2D10" w:rsidRDefault="001E2D10" w:rsidP="001E2D10">
      <w:pPr>
        <w:pStyle w:val="EndNoteBibliography"/>
        <w:spacing w:after="0"/>
        <w:ind w:left="720" w:hanging="720"/>
      </w:pPr>
      <w:r w:rsidRPr="001E2D10">
        <w:t xml:space="preserve">Kandpal, P., Jasnani, K., Raut, R., &amp; Bhorge, S. (2020). Contextual Chatbot for Healthcare Purposes (using Deep Learning). </w:t>
      </w:r>
    </w:p>
    <w:p w14:paraId="35B9248E" w14:textId="77777777" w:rsidR="001E2D10" w:rsidRPr="001E2D10" w:rsidRDefault="001E2D10" w:rsidP="001E2D10">
      <w:pPr>
        <w:pStyle w:val="EndNoteBibliography"/>
        <w:spacing w:after="0"/>
        <w:ind w:left="720" w:hanging="720"/>
      </w:pPr>
      <w:r w:rsidRPr="001E2D10">
        <w:t xml:space="preserve">Kong, X., Wang, G., &amp; Nichol, A. (2021). </w:t>
      </w:r>
      <w:r w:rsidRPr="001E2D10">
        <w:rPr>
          <w:i/>
        </w:rPr>
        <w:t>Conversational AI with Rasa: Build, Test, and Deploy AI-powered, Enterprise-grade Virtual Assistants and Chatbots</w:t>
      </w:r>
      <w:r w:rsidRPr="001E2D10">
        <w:t xml:space="preserve">. Packt Publishing. </w:t>
      </w:r>
    </w:p>
    <w:p w14:paraId="4021165E" w14:textId="4536EB1B" w:rsidR="001E2D10" w:rsidRPr="001E2D10" w:rsidRDefault="001E2D10" w:rsidP="001E2D10">
      <w:pPr>
        <w:pStyle w:val="EndNoteBibliography"/>
        <w:spacing w:after="0"/>
        <w:ind w:left="720" w:hanging="720"/>
      </w:pPr>
      <w:r w:rsidRPr="001E2D10">
        <w:t xml:space="preserve">Magnus Revang, A. M., Bern Elliot. Magic Quadrant for Enterprise Conversational AI Platforms. </w:t>
      </w:r>
      <w:hyperlink r:id="rId40" w:history="1">
        <w:r w:rsidRPr="001E2D10">
          <w:rPr>
            <w:rStyle w:val="Hyperlink"/>
          </w:rPr>
          <w:t>https://www.gartner.com/document/4010683?ref=gfa</w:t>
        </w:r>
      </w:hyperlink>
      <w:r w:rsidRPr="001E2D10">
        <w:t xml:space="preserve"> </w:t>
      </w:r>
    </w:p>
    <w:p w14:paraId="771F1476" w14:textId="51E3AF6A" w:rsidR="001E2D10" w:rsidRPr="001E2D10" w:rsidRDefault="001E2D10" w:rsidP="001E2D10">
      <w:pPr>
        <w:pStyle w:val="EndNoteBibliography"/>
        <w:spacing w:after="0"/>
        <w:ind w:left="720" w:hanging="720"/>
      </w:pPr>
      <w:r w:rsidRPr="001E2D10">
        <w:t xml:space="preserve">Microsoft. (2022). </w:t>
      </w:r>
      <w:r w:rsidRPr="001E2D10">
        <w:rPr>
          <w:i/>
        </w:rPr>
        <w:t>Azure Bot Service – Conversational AI Application | Microsoft Azure</w:t>
      </w:r>
      <w:r w:rsidRPr="001E2D10">
        <w:t xml:space="preserve">. Microsoft Retrieved June 1,2022 from </w:t>
      </w:r>
      <w:hyperlink r:id="rId41" w:history="1">
        <w:r w:rsidRPr="001E2D10">
          <w:rPr>
            <w:rStyle w:val="Hyperlink"/>
          </w:rPr>
          <w:t>https://azure.microsoft.com/en-us/services/bot-services/</w:t>
        </w:r>
      </w:hyperlink>
    </w:p>
    <w:p w14:paraId="6967FF21" w14:textId="5AA259EE" w:rsidR="001E2D10" w:rsidRPr="001E2D10" w:rsidRDefault="001E2D10" w:rsidP="001E2D10">
      <w:pPr>
        <w:pStyle w:val="EndNoteBibliography"/>
        <w:spacing w:after="0"/>
        <w:ind w:left="720" w:hanging="720"/>
      </w:pPr>
      <w:r w:rsidRPr="001E2D10">
        <w:t xml:space="preserve">Miller, G. A. (1995). WordNet. </w:t>
      </w:r>
      <w:r w:rsidRPr="001E2D10">
        <w:rPr>
          <w:i/>
        </w:rPr>
        <w:t>Communications of the ACM</w:t>
      </w:r>
      <w:r w:rsidRPr="001E2D10">
        <w:t>,</w:t>
      </w:r>
      <w:r w:rsidRPr="001E2D10">
        <w:rPr>
          <w:i/>
        </w:rPr>
        <w:t xml:space="preserve"> 38</w:t>
      </w:r>
      <w:r w:rsidRPr="001E2D10">
        <w:t xml:space="preserve">(11), 39-41. </w:t>
      </w:r>
      <w:hyperlink r:id="rId42" w:history="1">
        <w:r w:rsidRPr="001E2D10">
          <w:rPr>
            <w:rStyle w:val="Hyperlink"/>
          </w:rPr>
          <w:t>https://doi.org/10.1145/219717.219748</w:t>
        </w:r>
      </w:hyperlink>
      <w:r w:rsidRPr="001E2D10">
        <w:t xml:space="preserve"> </w:t>
      </w:r>
    </w:p>
    <w:p w14:paraId="4B28CD2C" w14:textId="77777777" w:rsidR="001E2D10" w:rsidRPr="001E2D10" w:rsidRDefault="001E2D10" w:rsidP="001E2D10">
      <w:pPr>
        <w:pStyle w:val="EndNoteBibliography"/>
        <w:spacing w:after="0"/>
        <w:ind w:left="720" w:hanging="720"/>
      </w:pPr>
      <w:r w:rsidRPr="001E2D10">
        <w:t xml:space="preserve">Mukhopadhyay, S. (2018). </w:t>
      </w:r>
      <w:r w:rsidRPr="001E2D10">
        <w:rPr>
          <w:i/>
        </w:rPr>
        <w:t>Advanced Data Analytics Using Python With Machine Learning, Deep Learning and NLP Example</w:t>
      </w:r>
      <w:r w:rsidRPr="001E2D10">
        <w:t xml:space="preserve">. Apress. </w:t>
      </w:r>
    </w:p>
    <w:p w14:paraId="61232DCA" w14:textId="2524882D" w:rsidR="001E2D10" w:rsidRPr="001E2D10" w:rsidRDefault="001E2D10" w:rsidP="001E2D10">
      <w:pPr>
        <w:pStyle w:val="EndNoteBibliography"/>
        <w:spacing w:after="0"/>
        <w:ind w:left="720" w:hanging="720"/>
      </w:pPr>
      <w:r w:rsidRPr="001E2D10">
        <w:t xml:space="preserve">Nadarzynski, T., Miles, O., Cowie, A., &amp; Ridge, D. (2019). Acceptability of artificial intelligence (AI)-led chatbot services in healthcare: A mixed-methods study. </w:t>
      </w:r>
      <w:r w:rsidRPr="001E2D10">
        <w:rPr>
          <w:i/>
        </w:rPr>
        <w:t>DIGITAL HEALTH</w:t>
      </w:r>
      <w:r w:rsidRPr="001E2D10">
        <w:t>,</w:t>
      </w:r>
      <w:r w:rsidRPr="001E2D10">
        <w:rPr>
          <w:i/>
        </w:rPr>
        <w:t xml:space="preserve"> 5</w:t>
      </w:r>
      <w:r w:rsidRPr="001E2D10">
        <w:t xml:space="preserve">, 205520761987180. </w:t>
      </w:r>
      <w:hyperlink r:id="rId43" w:history="1">
        <w:r w:rsidRPr="001E2D10">
          <w:rPr>
            <w:rStyle w:val="Hyperlink"/>
          </w:rPr>
          <w:t>https://doi.org/10.1177/2055207619871808</w:t>
        </w:r>
      </w:hyperlink>
      <w:r w:rsidRPr="001E2D10">
        <w:t xml:space="preserve"> </w:t>
      </w:r>
    </w:p>
    <w:p w14:paraId="0E30C447" w14:textId="77777777" w:rsidR="001E2D10" w:rsidRPr="001E2D10" w:rsidRDefault="001E2D10" w:rsidP="001E2D10">
      <w:pPr>
        <w:pStyle w:val="EndNoteBibliography"/>
        <w:spacing w:after="0"/>
        <w:ind w:left="720" w:hanging="720"/>
      </w:pPr>
      <w:r w:rsidRPr="001E2D10">
        <w:t xml:space="preserve">Neumann, M., King, D., Beltagy, I., &amp; Ammar, W. (2019). ScispaCy: Fast and Robust Models for Biomedical Natural Language Processing. </w:t>
      </w:r>
      <w:r w:rsidRPr="001E2D10">
        <w:rPr>
          <w:i/>
        </w:rPr>
        <w:t>ArXiv</w:t>
      </w:r>
      <w:r w:rsidRPr="001E2D10">
        <w:t>,</w:t>
      </w:r>
      <w:r w:rsidRPr="001E2D10">
        <w:rPr>
          <w:i/>
        </w:rPr>
        <w:t xml:space="preserve"> abs/1902.07669</w:t>
      </w:r>
      <w:r w:rsidRPr="001E2D10">
        <w:t xml:space="preserve">. </w:t>
      </w:r>
    </w:p>
    <w:p w14:paraId="495474EE" w14:textId="77777777" w:rsidR="001E2D10" w:rsidRPr="001E2D10" w:rsidRDefault="001E2D10" w:rsidP="001E2D10">
      <w:pPr>
        <w:pStyle w:val="EndNoteBibliography"/>
        <w:spacing w:after="0"/>
        <w:ind w:left="720" w:hanging="720"/>
      </w:pPr>
      <w:r w:rsidRPr="001E2D10">
        <w:t xml:space="preserve">Palash Goyal, S. P., Karan Jain. (2018). </w:t>
      </w:r>
      <w:r w:rsidRPr="001E2D10">
        <w:rPr>
          <w:i/>
        </w:rPr>
        <w:t>Deep Learning for Natural Language Processing: Creating Neural Networks with Python</w:t>
      </w:r>
      <w:r w:rsidRPr="001E2D10">
        <w:t xml:space="preserve">. Apress. </w:t>
      </w:r>
    </w:p>
    <w:p w14:paraId="2C9EF565" w14:textId="77777777" w:rsidR="001E2D10" w:rsidRPr="001E2D10" w:rsidRDefault="001E2D10" w:rsidP="001E2D10">
      <w:pPr>
        <w:pStyle w:val="EndNoteBibliography"/>
        <w:spacing w:after="0"/>
        <w:ind w:left="720" w:hanging="720"/>
      </w:pPr>
      <w:r w:rsidRPr="001E2D10">
        <w:t xml:space="preserve">Pandey, A., Mutreja, I., Brar, S., &amp; Singh, P. (2020). Exploring Automated Q&amp;A Support System for Maternal and Child Health in Rural India. </w:t>
      </w:r>
    </w:p>
    <w:p w14:paraId="4414FEE9" w14:textId="77777777" w:rsidR="001E2D10" w:rsidRPr="001E2D10" w:rsidRDefault="001E2D10" w:rsidP="001E2D10">
      <w:pPr>
        <w:pStyle w:val="EndNoteBibliography"/>
        <w:spacing w:after="0"/>
        <w:ind w:left="720" w:hanging="720"/>
      </w:pPr>
      <w:r w:rsidRPr="001E2D10">
        <w:lastRenderedPageBreak/>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0784D4E1" w14:textId="29EFAEDF" w:rsidR="001E2D10" w:rsidRPr="001E2D10" w:rsidRDefault="001E2D10" w:rsidP="001E2D10">
      <w:pPr>
        <w:pStyle w:val="EndNoteBibliography"/>
        <w:spacing w:after="0"/>
        <w:ind w:left="720" w:hanging="720"/>
      </w:pPr>
      <w:r w:rsidRPr="001E2D10">
        <w:t xml:space="preserve">Rasa Technologies Inc. (2022). </w:t>
      </w:r>
      <w:r w:rsidRPr="001E2D10">
        <w:rPr>
          <w:i/>
        </w:rPr>
        <w:t>Introduction to Rasa Open Source</w:t>
      </w:r>
      <w:r w:rsidRPr="001E2D10">
        <w:t xml:space="preserve">. Rasa Technologies Inc. Retrieved June 5 from </w:t>
      </w:r>
      <w:hyperlink r:id="rId44" w:history="1">
        <w:r w:rsidRPr="001E2D10">
          <w:rPr>
            <w:rStyle w:val="Hyperlink"/>
          </w:rPr>
          <w:t>https://rasa.com/docs/rasa/</w:t>
        </w:r>
      </w:hyperlink>
    </w:p>
    <w:p w14:paraId="1EC9AD40" w14:textId="10F7D0E5" w:rsidR="001E2D10" w:rsidRPr="001E2D10" w:rsidRDefault="001E2D10" w:rsidP="001E2D10">
      <w:pPr>
        <w:pStyle w:val="EndNoteBibliography"/>
        <w:spacing w:after="0"/>
        <w:ind w:left="720" w:hanging="720"/>
      </w:pPr>
      <w:r w:rsidRPr="001E2D10">
        <w:t xml:space="preserve">Rustamov, S., Bayramova, A., &amp; Alasgarov, E. (2021). Development of Dialogue Management System for Banking Services. </w:t>
      </w:r>
      <w:r w:rsidRPr="001E2D10">
        <w:rPr>
          <w:i/>
        </w:rPr>
        <w:t>Applied Sciences</w:t>
      </w:r>
      <w:r w:rsidRPr="001E2D10">
        <w:t>,</w:t>
      </w:r>
      <w:r w:rsidRPr="001E2D10">
        <w:rPr>
          <w:i/>
        </w:rPr>
        <w:t xml:space="preserve"> 11</w:t>
      </w:r>
      <w:r w:rsidRPr="001E2D10">
        <w:t xml:space="preserve">(22), 10995. </w:t>
      </w:r>
      <w:hyperlink r:id="rId45" w:history="1">
        <w:r w:rsidRPr="001E2D10">
          <w:rPr>
            <w:rStyle w:val="Hyperlink"/>
          </w:rPr>
          <w:t>https://doi.org/10.3390/app112210995</w:t>
        </w:r>
      </w:hyperlink>
      <w:r w:rsidRPr="001E2D10">
        <w:t xml:space="preserve"> </w:t>
      </w:r>
    </w:p>
    <w:p w14:paraId="35B2471B" w14:textId="49A8BF4F" w:rsidR="001E2D10" w:rsidRPr="001E2D10" w:rsidRDefault="001E2D10" w:rsidP="001E2D10">
      <w:pPr>
        <w:pStyle w:val="EndNoteBibliography"/>
        <w:spacing w:after="0"/>
        <w:ind w:left="720" w:hanging="720"/>
      </w:pPr>
      <w:r w:rsidRPr="001E2D10">
        <w:t xml:space="preserve">Sheth, A., Yip, H. Y., &amp; Shekarpour, S. (2019). Extending Patient-Chatbot Experience with Internet-of-Things and Background Knowledge: Case Studies with Healthcare Applications. </w:t>
      </w:r>
      <w:r w:rsidRPr="001E2D10">
        <w:rPr>
          <w:i/>
        </w:rPr>
        <w:t>IEEE Intelligent Systems</w:t>
      </w:r>
      <w:r w:rsidRPr="001E2D10">
        <w:t>,</w:t>
      </w:r>
      <w:r w:rsidRPr="001E2D10">
        <w:rPr>
          <w:i/>
        </w:rPr>
        <w:t xml:space="preserve"> 34</w:t>
      </w:r>
      <w:r w:rsidRPr="001E2D10">
        <w:t xml:space="preserve">(4), 24-30. </w:t>
      </w:r>
      <w:hyperlink r:id="rId46" w:history="1">
        <w:r w:rsidRPr="001E2D10">
          <w:rPr>
            <w:rStyle w:val="Hyperlink"/>
          </w:rPr>
          <w:t>https://doi.org/10.1109/mis.2019.2905748</w:t>
        </w:r>
      </w:hyperlink>
      <w:r w:rsidRPr="001E2D10">
        <w:t xml:space="preserve"> </w:t>
      </w:r>
    </w:p>
    <w:p w14:paraId="6866E366" w14:textId="30C609E6" w:rsidR="001E2D10" w:rsidRPr="001E2D10" w:rsidRDefault="001E2D10" w:rsidP="001E2D10">
      <w:pPr>
        <w:pStyle w:val="EndNoteBibliography"/>
        <w:spacing w:after="0"/>
        <w:ind w:left="720" w:hanging="720"/>
      </w:pPr>
      <w:r w:rsidRPr="001E2D10">
        <w:t xml:space="preserve">Singh, P., Lin, T., Mueller, E. T., Lim, G., Perkins, T., &amp; Li Zhu, W. (2002). Open Mind Common Sense: Knowledge Acquisition from the General Public. In (pp. 1223-1237). Springer Berlin Heidelberg. </w:t>
      </w:r>
      <w:hyperlink r:id="rId47" w:history="1">
        <w:r w:rsidRPr="001E2D10">
          <w:rPr>
            <w:rStyle w:val="Hyperlink"/>
          </w:rPr>
          <w:t>https://doi.org/10.1007/3-540-36124-3_77</w:t>
        </w:r>
      </w:hyperlink>
      <w:r w:rsidRPr="001E2D10">
        <w:t xml:space="preserve"> </w:t>
      </w:r>
    </w:p>
    <w:p w14:paraId="705AE4A6" w14:textId="77777777" w:rsidR="001E2D10" w:rsidRPr="001E2D10" w:rsidRDefault="001E2D10" w:rsidP="001E2D10">
      <w:pPr>
        <w:pStyle w:val="EndNoteBibliography"/>
        <w:spacing w:after="0"/>
        <w:ind w:left="720" w:hanging="720"/>
      </w:pPr>
      <w:r w:rsidRPr="001E2D10">
        <w:t xml:space="preserve">Tunstall, L., Werra, L. v., &amp; Wolf, T. (2022). </w:t>
      </w:r>
      <w:r w:rsidRPr="001E2D10">
        <w:rPr>
          <w:i/>
        </w:rPr>
        <w:t>Natural Language Processing with Transformers</w:t>
      </w:r>
      <w:r w:rsidRPr="001E2D10">
        <w:t xml:space="preserve"> (Revised Edition ed.). O'Reilly Media, Incorporated. </w:t>
      </w:r>
    </w:p>
    <w:p w14:paraId="04F62F6D" w14:textId="77777777" w:rsidR="001E2D10" w:rsidRPr="001E2D10" w:rsidRDefault="001E2D10" w:rsidP="001E2D10">
      <w:pPr>
        <w:pStyle w:val="EndNoteBibliography"/>
        <w:spacing w:after="0"/>
        <w:ind w:left="720" w:hanging="720"/>
      </w:pPr>
      <w:r w:rsidRPr="001E2D10">
        <w:t xml:space="preserve">Ur Rahman Khilji, A. F., Laskar, S. R., Pakray, P., Kadir, R. A., Lydia, M. S., &amp; Bandyopadhyay, S. (2020). HealFavor: Dataset and A Prototype System for Healthcare ChatBot. </w:t>
      </w:r>
    </w:p>
    <w:p w14:paraId="1740638A" w14:textId="77777777" w:rsidR="001E2D10" w:rsidRPr="001E2D10" w:rsidRDefault="001E2D10" w:rsidP="001E2D10">
      <w:pPr>
        <w:pStyle w:val="EndNoteBibliography"/>
        <w:spacing w:after="0"/>
        <w:ind w:left="720" w:hanging="720"/>
      </w:pPr>
      <w:r w:rsidRPr="001E2D10">
        <w:t xml:space="preserve">Vajjala, S., Majumder, B., Gupta, A., &amp; Surana, H. (2020). </w:t>
      </w:r>
      <w:r w:rsidRPr="001E2D10">
        <w:rPr>
          <w:i/>
        </w:rPr>
        <w:t>Practical Natural Language Processing</w:t>
      </w:r>
      <w:r w:rsidRPr="001E2D10">
        <w:t xml:space="preserve">. O'Reilly Media. </w:t>
      </w:r>
    </w:p>
    <w:p w14:paraId="13F2D777" w14:textId="77777777" w:rsidR="001E2D10" w:rsidRPr="001E2D10" w:rsidRDefault="001E2D10" w:rsidP="001E2D10">
      <w:pPr>
        <w:pStyle w:val="EndNoteBibliography"/>
        <w:spacing w:after="0"/>
        <w:ind w:left="720" w:hanging="720"/>
      </w:pPr>
      <w:r w:rsidRPr="001E2D10">
        <w:t xml:space="preserve">Vaswani, A., Shazeer, N., Parmar, N., Uszkoreit, J., Jones, L., Gomez, A. N., Kaiser, Ł., &amp; Polosukhin, I. (2017). Attention is all you need. </w:t>
      </w:r>
      <w:r w:rsidRPr="001E2D10">
        <w:rPr>
          <w:i/>
        </w:rPr>
        <w:t>Advances in neural information processing systems</w:t>
      </w:r>
      <w:r w:rsidRPr="001E2D10">
        <w:t>,</w:t>
      </w:r>
      <w:r w:rsidRPr="001E2D10">
        <w:rPr>
          <w:i/>
        </w:rPr>
        <w:t xml:space="preserve"> 30</w:t>
      </w:r>
      <w:r w:rsidRPr="001E2D10">
        <w:t xml:space="preserve">. </w:t>
      </w:r>
    </w:p>
    <w:p w14:paraId="37653DEE" w14:textId="3DCF3330" w:rsidR="001E2D10" w:rsidRPr="001E2D10" w:rsidRDefault="001E2D10" w:rsidP="001E2D10">
      <w:pPr>
        <w:pStyle w:val="EndNoteBibliography"/>
        <w:spacing w:after="0"/>
        <w:ind w:left="720" w:hanging="720"/>
      </w:pPr>
      <w:r w:rsidRPr="001E2D10">
        <w:t xml:space="preserve">Wikipedia. (2022). </w:t>
      </w:r>
      <w:r w:rsidRPr="001E2D10">
        <w:rPr>
          <w:i/>
        </w:rPr>
        <w:t>Natural language processing - Wikipedia</w:t>
      </w:r>
      <w:r w:rsidRPr="001E2D10">
        <w:t xml:space="preserve">. Wikipedia. Retrieved June from </w:t>
      </w:r>
      <w:hyperlink r:id="rId48" w:history="1">
        <w:r w:rsidRPr="001E2D10">
          <w:rPr>
            <w:rStyle w:val="Hyperlink"/>
          </w:rPr>
          <w:t>https://en.wikipedia.org/wiki/Natural_language_processing</w:t>
        </w:r>
      </w:hyperlink>
    </w:p>
    <w:p w14:paraId="57C334FA" w14:textId="77777777" w:rsidR="001E2D10" w:rsidRPr="001E2D10" w:rsidRDefault="001E2D10" w:rsidP="001E2D10">
      <w:pPr>
        <w:pStyle w:val="EndNoteBibliography"/>
        <w:spacing w:after="0"/>
        <w:ind w:left="720" w:hanging="720"/>
      </w:pPr>
      <w:r w:rsidRPr="001E2D10">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50E84DA6" w14:textId="77777777" w:rsidR="001E2D10" w:rsidRPr="001E2D10" w:rsidRDefault="001E2D10" w:rsidP="001E2D10">
      <w:pPr>
        <w:pStyle w:val="EndNoteBibliography"/>
        <w:ind w:left="720" w:hanging="720"/>
      </w:pPr>
      <w:r w:rsidRPr="001E2D10">
        <w:t xml:space="preserve">Yu, S., Chen, Y., &amp; Zaidi, H. (2020). A Financial Service Chatbot based on Deep Bidirectional Transformers. </w:t>
      </w:r>
      <w:r w:rsidRPr="001E2D10">
        <w:rPr>
          <w:i/>
        </w:rPr>
        <w:t>arXiv preprint arXiv:2003.04987</w:t>
      </w:r>
      <w:r w:rsidRPr="001E2D10">
        <w:t xml:space="preserve">. </w:t>
      </w:r>
    </w:p>
    <w:p w14:paraId="0CF21420" w14:textId="44D59600" w:rsidR="00A45FDD" w:rsidRDefault="00455BA4" w:rsidP="00787AF2">
      <w:r>
        <w:fldChar w:fldCharType="end"/>
      </w:r>
    </w:p>
    <w:p w14:paraId="7C4C1F50" w14:textId="399D70ED" w:rsidR="00787AF2" w:rsidRPr="00787AF2" w:rsidRDefault="00787AF2" w:rsidP="00787AF2"/>
    <w:sectPr w:rsidR="00787AF2" w:rsidRPr="00787AF2" w:rsidSect="00716E16">
      <w:headerReference w:type="default" r:id="rId49"/>
      <w:headerReference w:type="first" r:id="rId50"/>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Vishesh Bhagat" w:date="2022-08-11T00:11:00Z" w:initials="VB">
    <w:p w14:paraId="0E05D23A" w14:textId="77777777" w:rsidR="00472FC1" w:rsidRDefault="00472FC1" w:rsidP="00472FC1">
      <w:pPr>
        <w:pStyle w:val="CommentText"/>
      </w:pPr>
      <w:r>
        <w:rPr>
          <w:rStyle w:val="CommentReference"/>
        </w:rPr>
        <w:annotationRef/>
      </w:r>
      <w:r>
        <w:t>Add more</w:t>
      </w:r>
    </w:p>
  </w:comment>
  <w:comment w:id="47" w:author="Vishesh Bhagat" w:date="2022-08-10T02:07:00Z" w:initials="VB">
    <w:p w14:paraId="1F05A862" w14:textId="77777777" w:rsidR="00B76A88" w:rsidRDefault="00B76A88" w:rsidP="00F77314">
      <w:pPr>
        <w:pStyle w:val="CommentText"/>
      </w:pPr>
      <w:r>
        <w:rPr>
          <w:rStyle w:val="CommentReference"/>
        </w:rPr>
        <w:annotationRef/>
      </w:r>
      <w:r>
        <w:rPr>
          <w:lang w:val="en-IN"/>
        </w:rPr>
        <w:t>Try multi-intent classification</w:t>
      </w:r>
    </w:p>
  </w:comment>
  <w:comment w:id="48" w:author="Vishesh Bhagat" w:date="2022-08-10T21:44:00Z" w:initials="VB">
    <w:p w14:paraId="0C8CFBDA" w14:textId="77777777" w:rsidR="0052001E" w:rsidRDefault="0052001E" w:rsidP="00CE5E76">
      <w:pPr>
        <w:pStyle w:val="CommentText"/>
      </w:pPr>
      <w:r>
        <w:rPr>
          <w:rStyle w:val="CommentReference"/>
        </w:rPr>
        <w:annotationRef/>
      </w:r>
      <w:r>
        <w:rPr>
          <w:lang w:val="en-IN"/>
        </w:rPr>
        <w:t>Replace underscore by dash because underscore is used n to split intent ( multi intent case)</w:t>
      </w:r>
    </w:p>
  </w:comment>
  <w:comment w:id="59" w:author="Vishesh Bhagat" w:date="2022-08-09T23:17:00Z" w:initials="VB">
    <w:p w14:paraId="23BB61F4" w14:textId="77777777" w:rsidR="00B33C24" w:rsidRDefault="00B33C24" w:rsidP="00F841F2">
      <w:pPr>
        <w:pStyle w:val="CommentText"/>
      </w:pPr>
      <w:r>
        <w:rPr>
          <w:rStyle w:val="CommentReference"/>
        </w:rPr>
        <w:annotationRef/>
      </w:r>
      <w:r>
        <w:rPr>
          <w:lang w:val="en-IN"/>
        </w:rPr>
        <w:t>Add figure</w:t>
      </w:r>
    </w:p>
  </w:comment>
  <w:comment w:id="61" w:author="Vishesh Bhagat" w:date="2022-08-10T01:38:00Z" w:initials="VB">
    <w:p w14:paraId="6D444D67" w14:textId="77777777" w:rsidR="00F63950" w:rsidRDefault="00F63950" w:rsidP="00726E66">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5D23A" w15:done="0"/>
  <w15:commentEx w15:paraId="1F05A862" w15:done="0"/>
  <w15:commentEx w15:paraId="0C8CFBDA" w15:done="0"/>
  <w15:commentEx w15:paraId="23BB61F4" w15:done="0"/>
  <w15:commentEx w15:paraId="6D444D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C7B8" w16cex:dateUtc="2022-08-10T23:11:00Z"/>
  <w16cex:commentExtensible w16cex:durableId="269D915F" w16cex:dateUtc="2022-08-10T01:07:00Z"/>
  <w16cex:commentExtensible w16cex:durableId="269EA544" w16cex:dateUtc="2022-08-10T20:44:00Z"/>
  <w16cex:commentExtensible w16cex:durableId="269D6987" w16cex:dateUtc="2022-08-09T22:17: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5D23A" w16cid:durableId="269EC7B8"/>
  <w16cid:commentId w16cid:paraId="1F05A862" w16cid:durableId="269D915F"/>
  <w16cid:commentId w16cid:paraId="0C8CFBDA" w16cid:durableId="269EA544"/>
  <w16cid:commentId w16cid:paraId="23BB61F4" w16cid:durableId="269D6987"/>
  <w16cid:commentId w16cid:paraId="6D444D67"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3AD8F2" w14:textId="77777777" w:rsidR="00137C80" w:rsidRDefault="00137C80" w:rsidP="00546224">
      <w:pPr>
        <w:spacing w:after="0" w:line="240" w:lineRule="auto"/>
      </w:pPr>
      <w:r>
        <w:separator/>
      </w:r>
    </w:p>
  </w:endnote>
  <w:endnote w:type="continuationSeparator" w:id="0">
    <w:p w14:paraId="23DABDC1" w14:textId="77777777" w:rsidR="00137C80" w:rsidRDefault="00137C80"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oto Serif">
    <w:altName w:val="Noto Serif"/>
    <w:charset w:val="00"/>
    <w:family w:val="roman"/>
    <w:pitch w:val="variable"/>
    <w:sig w:usb0="E00002FF" w:usb1="500078FF" w:usb2="00000029"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scadia Code">
    <w:panose1 w:val="020B0609020000020004"/>
    <w:charset w:val="00"/>
    <w:family w:val="modern"/>
    <w:pitch w:val="fixed"/>
    <w:sig w:usb0="A10002FF" w:usb1="4000F9FB" w:usb2="0004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AC07E" w14:textId="77777777" w:rsidR="00137C80" w:rsidRDefault="00137C80" w:rsidP="00546224">
      <w:pPr>
        <w:spacing w:after="0" w:line="240" w:lineRule="auto"/>
      </w:pPr>
      <w:r>
        <w:separator/>
      </w:r>
    </w:p>
  </w:footnote>
  <w:footnote w:type="continuationSeparator" w:id="0">
    <w:p w14:paraId="5B22A955" w14:textId="77777777" w:rsidR="00137C80" w:rsidRDefault="00137C80"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374CCD24" w:rsidR="00D218CE" w:rsidRDefault="00000000" w:rsidP="00D218CE">
    <w:pPr>
      <w:pStyle w:val="Header"/>
    </w:pPr>
    <w:fldSimple w:instr=" STYLEREF  &quot;Heading 1&quot;  \* MERGEFORMAT ">
      <w:r w:rsidR="00480FE4">
        <w:rPr>
          <w:noProof/>
        </w:rPr>
        <w:t>Context Survey</w:t>
      </w:r>
    </w:fldSimple>
    <w:r w:rsidR="00D218CE">
      <w:tab/>
    </w:r>
    <w:r w:rsidR="00D218CE">
      <w:tab/>
      <w:t xml:space="preserve">  </w:t>
    </w:r>
    <w:sdt>
      <w:sdtPr>
        <w:id w:val="-1974437264"/>
        <w:docPartObj>
          <w:docPartGallery w:val="Page Numbers (Top of Page)"/>
          <w:docPartUnique/>
        </w:docPartObj>
      </w:sdtPr>
      <w:sdtEndPr>
        <w:rPr>
          <w:noProof/>
        </w:rPr>
      </w:sdtEndPr>
      <w:sdtContent>
        <w:r w:rsidR="00D218CE">
          <w:fldChar w:fldCharType="begin"/>
        </w:r>
        <w:r w:rsidR="00D218CE">
          <w:instrText xml:space="preserve"> PAGE   \* MERGEFORMAT </w:instrText>
        </w:r>
        <w:r w:rsidR="00D218CE">
          <w:fldChar w:fldCharType="separate"/>
        </w:r>
        <w:r w:rsidR="00D218CE">
          <w:rPr>
            <w:noProof/>
          </w:rPr>
          <w:t>2</w:t>
        </w:r>
        <w:r w:rsidR="00D218CE">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150B4B2"/>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082BE6"/>
    <w:multiLevelType w:val="hybridMultilevel"/>
    <w:tmpl w:val="9A705C08"/>
    <w:lvl w:ilvl="0" w:tplc="4009000F">
      <w:start w:val="1"/>
      <w:numFmt w:val="decimal"/>
      <w:lvlText w:val="%1."/>
      <w:lvlJc w:val="left"/>
      <w:pPr>
        <w:ind w:left="360" w:hanging="360"/>
      </w:pPr>
    </w:lvl>
    <w:lvl w:ilvl="1" w:tplc="40090019">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 w15:restartNumberingAfterBreak="0">
    <w:nsid w:val="137E07FC"/>
    <w:multiLevelType w:val="multilevel"/>
    <w:tmpl w:val="174E91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9520C71"/>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8C375D"/>
    <w:multiLevelType w:val="hybridMultilevel"/>
    <w:tmpl w:val="22F0A53A"/>
    <w:lvl w:ilvl="0" w:tplc="E6B071D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293694"/>
    <w:multiLevelType w:val="hybridMultilevel"/>
    <w:tmpl w:val="1C32295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94F018A"/>
    <w:multiLevelType w:val="multilevel"/>
    <w:tmpl w:val="DF7AF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96A13E2"/>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AD432DA"/>
    <w:multiLevelType w:val="multilevel"/>
    <w:tmpl w:val="1AC41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F47D30"/>
    <w:multiLevelType w:val="multilevel"/>
    <w:tmpl w:val="C9321D2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4"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5BACCE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5342535A"/>
    <w:multiLevelType w:val="hybridMultilevel"/>
    <w:tmpl w:val="EFC2A71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F0AA69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1" w15:restartNumberingAfterBreak="0">
    <w:nsid w:val="625D4D42"/>
    <w:multiLevelType w:val="multilevel"/>
    <w:tmpl w:val="227EB5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6A4F1EDD"/>
    <w:multiLevelType w:val="hybridMultilevel"/>
    <w:tmpl w:val="9F203BF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BEE518F"/>
    <w:multiLevelType w:val="hybridMultilevel"/>
    <w:tmpl w:val="41F840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6C815629"/>
    <w:multiLevelType w:val="hybridMultilevel"/>
    <w:tmpl w:val="F1AAC1BA"/>
    <w:lvl w:ilvl="0" w:tplc="2CF62670">
      <w:start w:val="1"/>
      <w:numFmt w:val="bullet"/>
      <w:lvlText w:val="-"/>
      <w:lvlJc w:val="left"/>
      <w:pPr>
        <w:ind w:left="1080" w:hanging="360"/>
      </w:pPr>
      <w:rPr>
        <w:rFonts w:ascii="Segoe UI" w:eastAsia="Times New Roman" w:hAnsi="Segoe UI" w:cs="Segoe UI"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6" w15:restartNumberingAfterBreak="0">
    <w:nsid w:val="6EA630F1"/>
    <w:multiLevelType w:val="multilevel"/>
    <w:tmpl w:val="5E08E98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FA976A5"/>
    <w:multiLevelType w:val="multilevel"/>
    <w:tmpl w:val="C4DE10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9"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73945432">
    <w:abstractNumId w:val="17"/>
  </w:num>
  <w:num w:numId="2" w16cid:durableId="552887278">
    <w:abstractNumId w:val="19"/>
  </w:num>
  <w:num w:numId="3" w16cid:durableId="899100554">
    <w:abstractNumId w:val="5"/>
  </w:num>
  <w:num w:numId="4" w16cid:durableId="1739861855">
    <w:abstractNumId w:val="25"/>
  </w:num>
  <w:num w:numId="5" w16cid:durableId="1890997314">
    <w:abstractNumId w:val="16"/>
  </w:num>
  <w:num w:numId="6" w16cid:durableId="442380368">
    <w:abstractNumId w:val="6"/>
  </w:num>
  <w:num w:numId="7" w16cid:durableId="698242825">
    <w:abstractNumId w:val="11"/>
  </w:num>
  <w:num w:numId="8" w16cid:durableId="619992821">
    <w:abstractNumId w:val="12"/>
  </w:num>
  <w:num w:numId="9" w16cid:durableId="1603680670">
    <w:abstractNumId w:val="27"/>
  </w:num>
  <w:num w:numId="10" w16cid:durableId="750929307">
    <w:abstractNumId w:val="21"/>
  </w:num>
  <w:num w:numId="11" w16cid:durableId="17246557">
    <w:abstractNumId w:val="2"/>
  </w:num>
  <w:num w:numId="12" w16cid:durableId="1327707191">
    <w:abstractNumId w:val="23"/>
  </w:num>
  <w:num w:numId="13" w16cid:durableId="1868912116">
    <w:abstractNumId w:val="10"/>
  </w:num>
  <w:num w:numId="14" w16cid:durableId="794061429">
    <w:abstractNumId w:val="15"/>
  </w:num>
  <w:num w:numId="15" w16cid:durableId="220025880">
    <w:abstractNumId w:val="24"/>
  </w:num>
  <w:num w:numId="16" w16cid:durableId="1480659193">
    <w:abstractNumId w:val="22"/>
  </w:num>
  <w:num w:numId="17" w16cid:durableId="384259004">
    <w:abstractNumId w:val="20"/>
  </w:num>
  <w:num w:numId="18" w16cid:durableId="1965504035">
    <w:abstractNumId w:val="3"/>
  </w:num>
  <w:num w:numId="19" w16cid:durableId="1038507723">
    <w:abstractNumId w:val="0"/>
  </w:num>
  <w:num w:numId="20" w16cid:durableId="437337470">
    <w:abstractNumId w:val="14"/>
  </w:num>
  <w:num w:numId="21" w16cid:durableId="268205153">
    <w:abstractNumId w:val="29"/>
  </w:num>
  <w:num w:numId="22" w16cid:durableId="1855805682">
    <w:abstractNumId w:val="18"/>
  </w:num>
  <w:num w:numId="23" w16cid:durableId="1676759060">
    <w:abstractNumId w:val="4"/>
  </w:num>
  <w:num w:numId="24" w16cid:durableId="1436756101">
    <w:abstractNumId w:val="13"/>
  </w:num>
  <w:num w:numId="25" w16cid:durableId="1551845858">
    <w:abstractNumId w:val="7"/>
  </w:num>
  <w:num w:numId="26" w16cid:durableId="1145850939">
    <w:abstractNumId w:val="8"/>
  </w:num>
  <w:num w:numId="27" w16cid:durableId="230775990">
    <w:abstractNumId w:val="26"/>
  </w:num>
  <w:num w:numId="28" w16cid:durableId="1532377898">
    <w:abstractNumId w:val="9"/>
  </w:num>
  <w:num w:numId="29" w16cid:durableId="405424416">
    <w:abstractNumId w:val="1"/>
  </w:num>
  <w:num w:numId="30" w16cid:durableId="310182059">
    <w:abstractNumId w:val="17"/>
  </w:num>
  <w:num w:numId="31" w16cid:durableId="1842616854">
    <w:abstractNumId w:val="17"/>
  </w:num>
  <w:num w:numId="32" w16cid:durableId="350373747">
    <w:abstractNumId w:val="17"/>
  </w:num>
  <w:num w:numId="33" w16cid:durableId="164982391">
    <w:abstractNumId w:val="17"/>
  </w:num>
  <w:num w:numId="34" w16cid:durableId="962731233">
    <w:abstractNumId w:val="17"/>
  </w:num>
  <w:num w:numId="35" w16cid:durableId="2065982440">
    <w:abstractNumId w:val="17"/>
  </w:num>
  <w:num w:numId="36" w16cid:durableId="1381049024">
    <w:abstractNumId w:val="17"/>
  </w:num>
  <w:num w:numId="37" w16cid:durableId="651838996">
    <w:abstractNumId w:val="17"/>
  </w:num>
  <w:num w:numId="38" w16cid:durableId="2077434910">
    <w:abstractNumId w:val="17"/>
  </w:num>
  <w:num w:numId="39" w16cid:durableId="1385714823">
    <w:abstractNumId w:val="28"/>
  </w:num>
  <w:num w:numId="40" w16cid:durableId="1217158219">
    <w:abstractNumId w:val="17"/>
  </w:num>
  <w:num w:numId="41" w16cid:durableId="2130586608">
    <w:abstractNumId w:val="17"/>
  </w:num>
  <w:num w:numId="42" w16cid:durableId="588924904">
    <w:abstractNumId w:val="17"/>
  </w:num>
  <w:num w:numId="43" w16cid:durableId="240724380">
    <w:abstractNumId w:val="17"/>
  </w:num>
  <w:num w:numId="44" w16cid:durableId="1352415887">
    <w:abstractNumId w:val="17"/>
  </w:num>
  <w:num w:numId="45" w16cid:durableId="1827278237">
    <w:abstractNumId w:val="17"/>
  </w:num>
  <w:num w:numId="46" w16cid:durableId="98855605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Nq0FALNkjWY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5&lt;/item&gt;&lt;item&gt;125&lt;/item&gt;&lt;item&gt;131&lt;/item&gt;&lt;item&gt;134&lt;/item&gt;&lt;item&gt;135&lt;/item&gt;&lt;item&gt;139&lt;/item&gt;&lt;item&gt;140&lt;/item&gt;&lt;item&gt;141&lt;/item&gt;&lt;item&gt;143&lt;/item&gt;&lt;item&gt;146&lt;/item&gt;&lt;item&gt;150&lt;/item&gt;&lt;item&gt;151&lt;/item&gt;&lt;item&gt;154&lt;/item&gt;&lt;item&gt;155&lt;/item&gt;&lt;item&gt;156&lt;/item&gt;&lt;item&gt;157&lt;/item&gt;&lt;item&gt;159&lt;/item&gt;&lt;item&gt;160&lt;/item&gt;&lt;item&gt;161&lt;/item&gt;&lt;item&gt;162&lt;/item&gt;&lt;item&gt;163&lt;/item&gt;&lt;item&gt;165&lt;/item&gt;&lt;item&gt;167&lt;/item&gt;&lt;item&gt;168&lt;/item&gt;&lt;item&gt;169&lt;/item&gt;&lt;item&gt;170&lt;/item&gt;&lt;item&gt;171&lt;/item&gt;&lt;item&gt;172&lt;/item&gt;&lt;item&gt;173&lt;/item&gt;&lt;item&gt;175&lt;/item&gt;&lt;item&gt;178&lt;/item&gt;&lt;item&gt;179&lt;/item&gt;&lt;/record-ids&gt;&lt;/item&gt;&lt;/Libraries&gt;"/>
  </w:docVars>
  <w:rsids>
    <w:rsidRoot w:val="004D44C2"/>
    <w:rsid w:val="00002978"/>
    <w:rsid w:val="0000318E"/>
    <w:rsid w:val="00007617"/>
    <w:rsid w:val="00012992"/>
    <w:rsid w:val="00012DA9"/>
    <w:rsid w:val="00014DBE"/>
    <w:rsid w:val="000227B9"/>
    <w:rsid w:val="00022A19"/>
    <w:rsid w:val="00023F0C"/>
    <w:rsid w:val="00036597"/>
    <w:rsid w:val="00036D67"/>
    <w:rsid w:val="000370F6"/>
    <w:rsid w:val="000438A3"/>
    <w:rsid w:val="000451AF"/>
    <w:rsid w:val="00056A6A"/>
    <w:rsid w:val="00057711"/>
    <w:rsid w:val="00060AEC"/>
    <w:rsid w:val="00063FA0"/>
    <w:rsid w:val="00066C5E"/>
    <w:rsid w:val="000671AD"/>
    <w:rsid w:val="00072F55"/>
    <w:rsid w:val="000731F3"/>
    <w:rsid w:val="000759F9"/>
    <w:rsid w:val="00075A95"/>
    <w:rsid w:val="00075F66"/>
    <w:rsid w:val="000837EF"/>
    <w:rsid w:val="0008423D"/>
    <w:rsid w:val="0008586B"/>
    <w:rsid w:val="00085F8D"/>
    <w:rsid w:val="00090E13"/>
    <w:rsid w:val="0009491A"/>
    <w:rsid w:val="00095B9D"/>
    <w:rsid w:val="00096BBB"/>
    <w:rsid w:val="000A5EE5"/>
    <w:rsid w:val="000A640A"/>
    <w:rsid w:val="000A646A"/>
    <w:rsid w:val="000B2C1D"/>
    <w:rsid w:val="000B4181"/>
    <w:rsid w:val="000B65D9"/>
    <w:rsid w:val="000C284F"/>
    <w:rsid w:val="000D6143"/>
    <w:rsid w:val="000E125D"/>
    <w:rsid w:val="000E13A8"/>
    <w:rsid w:val="000E3817"/>
    <w:rsid w:val="000F402E"/>
    <w:rsid w:val="000F524E"/>
    <w:rsid w:val="000F6BD5"/>
    <w:rsid w:val="001030D6"/>
    <w:rsid w:val="00104B5F"/>
    <w:rsid w:val="0011038A"/>
    <w:rsid w:val="001118F3"/>
    <w:rsid w:val="001204B8"/>
    <w:rsid w:val="00121175"/>
    <w:rsid w:val="00125074"/>
    <w:rsid w:val="00125FF4"/>
    <w:rsid w:val="00127D05"/>
    <w:rsid w:val="00134554"/>
    <w:rsid w:val="00137759"/>
    <w:rsid w:val="00137C80"/>
    <w:rsid w:val="001434A5"/>
    <w:rsid w:val="00145370"/>
    <w:rsid w:val="00145E15"/>
    <w:rsid w:val="00155A41"/>
    <w:rsid w:val="00160957"/>
    <w:rsid w:val="00162AFE"/>
    <w:rsid w:val="00166717"/>
    <w:rsid w:val="001733CF"/>
    <w:rsid w:val="00175277"/>
    <w:rsid w:val="001831B7"/>
    <w:rsid w:val="00184616"/>
    <w:rsid w:val="001871C2"/>
    <w:rsid w:val="00194FF3"/>
    <w:rsid w:val="001A068F"/>
    <w:rsid w:val="001A22C2"/>
    <w:rsid w:val="001A2F65"/>
    <w:rsid w:val="001A3B25"/>
    <w:rsid w:val="001A5793"/>
    <w:rsid w:val="001A5F2F"/>
    <w:rsid w:val="001B1BB2"/>
    <w:rsid w:val="001B2C0D"/>
    <w:rsid w:val="001B303E"/>
    <w:rsid w:val="001C14CE"/>
    <w:rsid w:val="001C3540"/>
    <w:rsid w:val="001C50EB"/>
    <w:rsid w:val="001D6147"/>
    <w:rsid w:val="001E2D10"/>
    <w:rsid w:val="001E7E84"/>
    <w:rsid w:val="001F02F3"/>
    <w:rsid w:val="001F277C"/>
    <w:rsid w:val="00206983"/>
    <w:rsid w:val="00207D6A"/>
    <w:rsid w:val="002100E1"/>
    <w:rsid w:val="00211B17"/>
    <w:rsid w:val="00212BFF"/>
    <w:rsid w:val="00212D0B"/>
    <w:rsid w:val="00215EF8"/>
    <w:rsid w:val="00220CC1"/>
    <w:rsid w:val="00221D02"/>
    <w:rsid w:val="002239DC"/>
    <w:rsid w:val="00224123"/>
    <w:rsid w:val="00224441"/>
    <w:rsid w:val="00232FE1"/>
    <w:rsid w:val="00237834"/>
    <w:rsid w:val="0025350F"/>
    <w:rsid w:val="00262602"/>
    <w:rsid w:val="0026451E"/>
    <w:rsid w:val="00265B2E"/>
    <w:rsid w:val="002746D3"/>
    <w:rsid w:val="00275840"/>
    <w:rsid w:val="00275F13"/>
    <w:rsid w:val="00276346"/>
    <w:rsid w:val="0028015B"/>
    <w:rsid w:val="00281166"/>
    <w:rsid w:val="0028172A"/>
    <w:rsid w:val="0028320F"/>
    <w:rsid w:val="00286F43"/>
    <w:rsid w:val="00290A8D"/>
    <w:rsid w:val="0029115E"/>
    <w:rsid w:val="0029454D"/>
    <w:rsid w:val="002960C4"/>
    <w:rsid w:val="002A0CD1"/>
    <w:rsid w:val="002A5223"/>
    <w:rsid w:val="002B0263"/>
    <w:rsid w:val="002C5A14"/>
    <w:rsid w:val="002D2363"/>
    <w:rsid w:val="002D5442"/>
    <w:rsid w:val="002E2408"/>
    <w:rsid w:val="002E3804"/>
    <w:rsid w:val="002E56AD"/>
    <w:rsid w:val="002E731D"/>
    <w:rsid w:val="002F17C6"/>
    <w:rsid w:val="002F19D5"/>
    <w:rsid w:val="002F4055"/>
    <w:rsid w:val="002F6403"/>
    <w:rsid w:val="002F6C0A"/>
    <w:rsid w:val="00304D60"/>
    <w:rsid w:val="0031645E"/>
    <w:rsid w:val="0032027E"/>
    <w:rsid w:val="00326DE2"/>
    <w:rsid w:val="00332B10"/>
    <w:rsid w:val="003332B4"/>
    <w:rsid w:val="0033644F"/>
    <w:rsid w:val="00337800"/>
    <w:rsid w:val="00340745"/>
    <w:rsid w:val="003410E6"/>
    <w:rsid w:val="00342F81"/>
    <w:rsid w:val="0034705D"/>
    <w:rsid w:val="003477C2"/>
    <w:rsid w:val="003510D8"/>
    <w:rsid w:val="00351CD4"/>
    <w:rsid w:val="00352441"/>
    <w:rsid w:val="00353560"/>
    <w:rsid w:val="00355303"/>
    <w:rsid w:val="0036284C"/>
    <w:rsid w:val="003631AB"/>
    <w:rsid w:val="00364F68"/>
    <w:rsid w:val="00367567"/>
    <w:rsid w:val="0037656D"/>
    <w:rsid w:val="00381419"/>
    <w:rsid w:val="0038358F"/>
    <w:rsid w:val="00384931"/>
    <w:rsid w:val="00384DD4"/>
    <w:rsid w:val="00385D62"/>
    <w:rsid w:val="0038724C"/>
    <w:rsid w:val="003905CF"/>
    <w:rsid w:val="00390BFE"/>
    <w:rsid w:val="003930AA"/>
    <w:rsid w:val="00395B38"/>
    <w:rsid w:val="003B3DBF"/>
    <w:rsid w:val="003B5076"/>
    <w:rsid w:val="003C0805"/>
    <w:rsid w:val="003C0B0F"/>
    <w:rsid w:val="003C2AD8"/>
    <w:rsid w:val="003C2C89"/>
    <w:rsid w:val="003C720C"/>
    <w:rsid w:val="003E299F"/>
    <w:rsid w:val="003E3ABF"/>
    <w:rsid w:val="003E4E11"/>
    <w:rsid w:val="003E67FE"/>
    <w:rsid w:val="003E6842"/>
    <w:rsid w:val="003E75EA"/>
    <w:rsid w:val="003F4071"/>
    <w:rsid w:val="00400ECA"/>
    <w:rsid w:val="0040321C"/>
    <w:rsid w:val="004079A7"/>
    <w:rsid w:val="0041202C"/>
    <w:rsid w:val="00412FA0"/>
    <w:rsid w:val="00421D54"/>
    <w:rsid w:val="00422C74"/>
    <w:rsid w:val="0042424F"/>
    <w:rsid w:val="00427751"/>
    <w:rsid w:val="00437EB4"/>
    <w:rsid w:val="00444E19"/>
    <w:rsid w:val="00451CE2"/>
    <w:rsid w:val="00454221"/>
    <w:rsid w:val="00454BDA"/>
    <w:rsid w:val="00455BA4"/>
    <w:rsid w:val="00456A62"/>
    <w:rsid w:val="00461AC3"/>
    <w:rsid w:val="00464FC9"/>
    <w:rsid w:val="004650BD"/>
    <w:rsid w:val="004704EE"/>
    <w:rsid w:val="00472FC1"/>
    <w:rsid w:val="00476281"/>
    <w:rsid w:val="00480FE4"/>
    <w:rsid w:val="00486948"/>
    <w:rsid w:val="00487B14"/>
    <w:rsid w:val="00494EB7"/>
    <w:rsid w:val="004967A1"/>
    <w:rsid w:val="004A4465"/>
    <w:rsid w:val="004A58C6"/>
    <w:rsid w:val="004A6C52"/>
    <w:rsid w:val="004B03E5"/>
    <w:rsid w:val="004B0A40"/>
    <w:rsid w:val="004B20F9"/>
    <w:rsid w:val="004C01A9"/>
    <w:rsid w:val="004C3077"/>
    <w:rsid w:val="004C5813"/>
    <w:rsid w:val="004D2AD5"/>
    <w:rsid w:val="004D44C2"/>
    <w:rsid w:val="004E1007"/>
    <w:rsid w:val="004E3CAD"/>
    <w:rsid w:val="004F74F7"/>
    <w:rsid w:val="00514C72"/>
    <w:rsid w:val="0052001E"/>
    <w:rsid w:val="00523AB8"/>
    <w:rsid w:val="00527D03"/>
    <w:rsid w:val="005415D1"/>
    <w:rsid w:val="00541D64"/>
    <w:rsid w:val="0054391A"/>
    <w:rsid w:val="0054406C"/>
    <w:rsid w:val="0054573C"/>
    <w:rsid w:val="00546224"/>
    <w:rsid w:val="0054712B"/>
    <w:rsid w:val="00547E97"/>
    <w:rsid w:val="005509CF"/>
    <w:rsid w:val="00552FB7"/>
    <w:rsid w:val="005533E2"/>
    <w:rsid w:val="00554E7D"/>
    <w:rsid w:val="00556ED4"/>
    <w:rsid w:val="0056089B"/>
    <w:rsid w:val="0056268C"/>
    <w:rsid w:val="00566E6C"/>
    <w:rsid w:val="0057099E"/>
    <w:rsid w:val="00571CE1"/>
    <w:rsid w:val="00574544"/>
    <w:rsid w:val="00575872"/>
    <w:rsid w:val="00581C8B"/>
    <w:rsid w:val="00583565"/>
    <w:rsid w:val="00583C7D"/>
    <w:rsid w:val="005845D6"/>
    <w:rsid w:val="00585DFC"/>
    <w:rsid w:val="0059301C"/>
    <w:rsid w:val="00595194"/>
    <w:rsid w:val="005958E6"/>
    <w:rsid w:val="00595E2A"/>
    <w:rsid w:val="0059790E"/>
    <w:rsid w:val="005A1E67"/>
    <w:rsid w:val="005A24E7"/>
    <w:rsid w:val="005A385D"/>
    <w:rsid w:val="005A55DC"/>
    <w:rsid w:val="005B58B2"/>
    <w:rsid w:val="005B71D8"/>
    <w:rsid w:val="005B7695"/>
    <w:rsid w:val="005D0B6D"/>
    <w:rsid w:val="005E7093"/>
    <w:rsid w:val="005F1525"/>
    <w:rsid w:val="005F332C"/>
    <w:rsid w:val="005F3AAC"/>
    <w:rsid w:val="005F4938"/>
    <w:rsid w:val="005F598C"/>
    <w:rsid w:val="00603B92"/>
    <w:rsid w:val="00604692"/>
    <w:rsid w:val="00606B0A"/>
    <w:rsid w:val="00610F31"/>
    <w:rsid w:val="00611324"/>
    <w:rsid w:val="0061236C"/>
    <w:rsid w:val="0061460F"/>
    <w:rsid w:val="00617E7B"/>
    <w:rsid w:val="00621109"/>
    <w:rsid w:val="00623BF7"/>
    <w:rsid w:val="00625C39"/>
    <w:rsid w:val="00634E92"/>
    <w:rsid w:val="0063650E"/>
    <w:rsid w:val="00637256"/>
    <w:rsid w:val="00645F08"/>
    <w:rsid w:val="0064777B"/>
    <w:rsid w:val="00652C9F"/>
    <w:rsid w:val="006542B4"/>
    <w:rsid w:val="00654D60"/>
    <w:rsid w:val="00656B38"/>
    <w:rsid w:val="00657800"/>
    <w:rsid w:val="0066030B"/>
    <w:rsid w:val="006628F9"/>
    <w:rsid w:val="0067054E"/>
    <w:rsid w:val="006743A5"/>
    <w:rsid w:val="00674736"/>
    <w:rsid w:val="00675CA8"/>
    <w:rsid w:val="00687D25"/>
    <w:rsid w:val="00695D6C"/>
    <w:rsid w:val="006A348C"/>
    <w:rsid w:val="006A68AC"/>
    <w:rsid w:val="006A6AE1"/>
    <w:rsid w:val="006A6DBF"/>
    <w:rsid w:val="006B1852"/>
    <w:rsid w:val="006B4EDD"/>
    <w:rsid w:val="006B57B2"/>
    <w:rsid w:val="006B6EA7"/>
    <w:rsid w:val="006C3E70"/>
    <w:rsid w:val="006C4050"/>
    <w:rsid w:val="006C6315"/>
    <w:rsid w:val="006C76D7"/>
    <w:rsid w:val="006D465C"/>
    <w:rsid w:val="006D4792"/>
    <w:rsid w:val="006D4EFC"/>
    <w:rsid w:val="006D7876"/>
    <w:rsid w:val="006E0B65"/>
    <w:rsid w:val="006E141A"/>
    <w:rsid w:val="006E1420"/>
    <w:rsid w:val="006E6E31"/>
    <w:rsid w:val="006F01F7"/>
    <w:rsid w:val="006F569A"/>
    <w:rsid w:val="006F60CB"/>
    <w:rsid w:val="007062F7"/>
    <w:rsid w:val="00716161"/>
    <w:rsid w:val="00716E16"/>
    <w:rsid w:val="007248BD"/>
    <w:rsid w:val="00724A01"/>
    <w:rsid w:val="00727949"/>
    <w:rsid w:val="0073012F"/>
    <w:rsid w:val="007330B6"/>
    <w:rsid w:val="00735EBC"/>
    <w:rsid w:val="00741EC0"/>
    <w:rsid w:val="00743B15"/>
    <w:rsid w:val="007500C4"/>
    <w:rsid w:val="00765F3A"/>
    <w:rsid w:val="0077508E"/>
    <w:rsid w:val="00775666"/>
    <w:rsid w:val="00775D2B"/>
    <w:rsid w:val="007817E2"/>
    <w:rsid w:val="007864AC"/>
    <w:rsid w:val="00786942"/>
    <w:rsid w:val="00787892"/>
    <w:rsid w:val="00787AF2"/>
    <w:rsid w:val="00790090"/>
    <w:rsid w:val="00790FA7"/>
    <w:rsid w:val="007928E2"/>
    <w:rsid w:val="00796D72"/>
    <w:rsid w:val="007A4339"/>
    <w:rsid w:val="007B3202"/>
    <w:rsid w:val="007C3E39"/>
    <w:rsid w:val="007C62D1"/>
    <w:rsid w:val="007C6E92"/>
    <w:rsid w:val="007C7D69"/>
    <w:rsid w:val="007C7EA9"/>
    <w:rsid w:val="007D2306"/>
    <w:rsid w:val="007E63D6"/>
    <w:rsid w:val="007F08C8"/>
    <w:rsid w:val="007F18B1"/>
    <w:rsid w:val="007F32F4"/>
    <w:rsid w:val="007F3B49"/>
    <w:rsid w:val="008004D4"/>
    <w:rsid w:val="0080595B"/>
    <w:rsid w:val="00807552"/>
    <w:rsid w:val="00812E82"/>
    <w:rsid w:val="00814A5D"/>
    <w:rsid w:val="00815D64"/>
    <w:rsid w:val="0082261E"/>
    <w:rsid w:val="0083161C"/>
    <w:rsid w:val="00835770"/>
    <w:rsid w:val="00837F0B"/>
    <w:rsid w:val="00846C3A"/>
    <w:rsid w:val="008470D3"/>
    <w:rsid w:val="008472E1"/>
    <w:rsid w:val="00850CB3"/>
    <w:rsid w:val="00856EF3"/>
    <w:rsid w:val="00862319"/>
    <w:rsid w:val="0086372C"/>
    <w:rsid w:val="00872B7F"/>
    <w:rsid w:val="008758E4"/>
    <w:rsid w:val="00882E6C"/>
    <w:rsid w:val="00886082"/>
    <w:rsid w:val="00886C9D"/>
    <w:rsid w:val="00886EB5"/>
    <w:rsid w:val="008875CA"/>
    <w:rsid w:val="008A0E62"/>
    <w:rsid w:val="008B1374"/>
    <w:rsid w:val="008B3922"/>
    <w:rsid w:val="008B7673"/>
    <w:rsid w:val="008B7E5A"/>
    <w:rsid w:val="008C1219"/>
    <w:rsid w:val="008C2D50"/>
    <w:rsid w:val="008C44F3"/>
    <w:rsid w:val="008D14CD"/>
    <w:rsid w:val="008D1757"/>
    <w:rsid w:val="008D542F"/>
    <w:rsid w:val="008D7C4B"/>
    <w:rsid w:val="008E0D4F"/>
    <w:rsid w:val="008E5D43"/>
    <w:rsid w:val="008F42C7"/>
    <w:rsid w:val="008F4516"/>
    <w:rsid w:val="008F5099"/>
    <w:rsid w:val="008F58FD"/>
    <w:rsid w:val="00901956"/>
    <w:rsid w:val="00901EA6"/>
    <w:rsid w:val="0091262E"/>
    <w:rsid w:val="0091572D"/>
    <w:rsid w:val="00922617"/>
    <w:rsid w:val="00922944"/>
    <w:rsid w:val="00924A83"/>
    <w:rsid w:val="00924D62"/>
    <w:rsid w:val="00927273"/>
    <w:rsid w:val="00932F4F"/>
    <w:rsid w:val="0094104D"/>
    <w:rsid w:val="00946623"/>
    <w:rsid w:val="009518FF"/>
    <w:rsid w:val="00951BBA"/>
    <w:rsid w:val="009532ED"/>
    <w:rsid w:val="0095639B"/>
    <w:rsid w:val="00960D8C"/>
    <w:rsid w:val="00961DBA"/>
    <w:rsid w:val="00965C97"/>
    <w:rsid w:val="00967CAF"/>
    <w:rsid w:val="0097613C"/>
    <w:rsid w:val="0097674A"/>
    <w:rsid w:val="00980707"/>
    <w:rsid w:val="00985748"/>
    <w:rsid w:val="00991976"/>
    <w:rsid w:val="00993191"/>
    <w:rsid w:val="0099652F"/>
    <w:rsid w:val="009B012A"/>
    <w:rsid w:val="009B265A"/>
    <w:rsid w:val="009B44E3"/>
    <w:rsid w:val="009B5301"/>
    <w:rsid w:val="009C07E3"/>
    <w:rsid w:val="009C307A"/>
    <w:rsid w:val="009D266D"/>
    <w:rsid w:val="009D269F"/>
    <w:rsid w:val="009D492A"/>
    <w:rsid w:val="009E0752"/>
    <w:rsid w:val="009E6117"/>
    <w:rsid w:val="009E7295"/>
    <w:rsid w:val="009E7392"/>
    <w:rsid w:val="009E7E04"/>
    <w:rsid w:val="009F2758"/>
    <w:rsid w:val="009F6158"/>
    <w:rsid w:val="00A04186"/>
    <w:rsid w:val="00A06631"/>
    <w:rsid w:val="00A13996"/>
    <w:rsid w:val="00A23D64"/>
    <w:rsid w:val="00A24955"/>
    <w:rsid w:val="00A275ED"/>
    <w:rsid w:val="00A323E3"/>
    <w:rsid w:val="00A36DE0"/>
    <w:rsid w:val="00A37F47"/>
    <w:rsid w:val="00A45D03"/>
    <w:rsid w:val="00A45FDD"/>
    <w:rsid w:val="00A47CE3"/>
    <w:rsid w:val="00A51F2C"/>
    <w:rsid w:val="00A52A7C"/>
    <w:rsid w:val="00A53553"/>
    <w:rsid w:val="00A5577E"/>
    <w:rsid w:val="00A56585"/>
    <w:rsid w:val="00A601F6"/>
    <w:rsid w:val="00A60A6A"/>
    <w:rsid w:val="00A659A7"/>
    <w:rsid w:val="00A71E35"/>
    <w:rsid w:val="00A7582D"/>
    <w:rsid w:val="00A767D9"/>
    <w:rsid w:val="00A80FAD"/>
    <w:rsid w:val="00A919F2"/>
    <w:rsid w:val="00A93037"/>
    <w:rsid w:val="00A97012"/>
    <w:rsid w:val="00AA2F93"/>
    <w:rsid w:val="00AA4AAD"/>
    <w:rsid w:val="00AA6D18"/>
    <w:rsid w:val="00AB6303"/>
    <w:rsid w:val="00AB632A"/>
    <w:rsid w:val="00AC2723"/>
    <w:rsid w:val="00AC4DE0"/>
    <w:rsid w:val="00AC7310"/>
    <w:rsid w:val="00AD7BD5"/>
    <w:rsid w:val="00AE35F8"/>
    <w:rsid w:val="00AE481B"/>
    <w:rsid w:val="00AE5FAF"/>
    <w:rsid w:val="00AF0CFA"/>
    <w:rsid w:val="00AF28DC"/>
    <w:rsid w:val="00AF2C49"/>
    <w:rsid w:val="00AF6000"/>
    <w:rsid w:val="00AF735A"/>
    <w:rsid w:val="00B05BEC"/>
    <w:rsid w:val="00B07329"/>
    <w:rsid w:val="00B10495"/>
    <w:rsid w:val="00B10D4F"/>
    <w:rsid w:val="00B11119"/>
    <w:rsid w:val="00B20C01"/>
    <w:rsid w:val="00B235ED"/>
    <w:rsid w:val="00B33C24"/>
    <w:rsid w:val="00B34D15"/>
    <w:rsid w:val="00B36B8F"/>
    <w:rsid w:val="00B36C58"/>
    <w:rsid w:val="00B40674"/>
    <w:rsid w:val="00B43170"/>
    <w:rsid w:val="00B45A40"/>
    <w:rsid w:val="00B531F4"/>
    <w:rsid w:val="00B545EE"/>
    <w:rsid w:val="00B546D6"/>
    <w:rsid w:val="00B5640F"/>
    <w:rsid w:val="00B600F9"/>
    <w:rsid w:val="00B609E3"/>
    <w:rsid w:val="00B66D52"/>
    <w:rsid w:val="00B72029"/>
    <w:rsid w:val="00B73DA3"/>
    <w:rsid w:val="00B76A88"/>
    <w:rsid w:val="00B76E84"/>
    <w:rsid w:val="00B9068A"/>
    <w:rsid w:val="00B933AA"/>
    <w:rsid w:val="00B95F0D"/>
    <w:rsid w:val="00B97DEB"/>
    <w:rsid w:val="00BA05B2"/>
    <w:rsid w:val="00BA3823"/>
    <w:rsid w:val="00BB4B09"/>
    <w:rsid w:val="00BB675F"/>
    <w:rsid w:val="00BB7C50"/>
    <w:rsid w:val="00BC10ED"/>
    <w:rsid w:val="00BC268D"/>
    <w:rsid w:val="00BC4624"/>
    <w:rsid w:val="00BC5FEA"/>
    <w:rsid w:val="00BD5116"/>
    <w:rsid w:val="00BD5F29"/>
    <w:rsid w:val="00BE14BC"/>
    <w:rsid w:val="00BE3FBE"/>
    <w:rsid w:val="00BE693F"/>
    <w:rsid w:val="00BF2533"/>
    <w:rsid w:val="00BF3A50"/>
    <w:rsid w:val="00BF3D0B"/>
    <w:rsid w:val="00BF44BA"/>
    <w:rsid w:val="00BF541B"/>
    <w:rsid w:val="00BF5A38"/>
    <w:rsid w:val="00BF7428"/>
    <w:rsid w:val="00C00097"/>
    <w:rsid w:val="00C00ADA"/>
    <w:rsid w:val="00C051DF"/>
    <w:rsid w:val="00C0577F"/>
    <w:rsid w:val="00C06831"/>
    <w:rsid w:val="00C0706A"/>
    <w:rsid w:val="00C10099"/>
    <w:rsid w:val="00C143A8"/>
    <w:rsid w:val="00C15920"/>
    <w:rsid w:val="00C21D30"/>
    <w:rsid w:val="00C21DED"/>
    <w:rsid w:val="00C259FE"/>
    <w:rsid w:val="00C33EE5"/>
    <w:rsid w:val="00C40595"/>
    <w:rsid w:val="00C40AB7"/>
    <w:rsid w:val="00C54161"/>
    <w:rsid w:val="00C56522"/>
    <w:rsid w:val="00C61E78"/>
    <w:rsid w:val="00C70013"/>
    <w:rsid w:val="00C71448"/>
    <w:rsid w:val="00C73B4C"/>
    <w:rsid w:val="00C75FA0"/>
    <w:rsid w:val="00C76203"/>
    <w:rsid w:val="00C93D63"/>
    <w:rsid w:val="00C94B2D"/>
    <w:rsid w:val="00C96D95"/>
    <w:rsid w:val="00C97BEB"/>
    <w:rsid w:val="00CA392F"/>
    <w:rsid w:val="00CA58EC"/>
    <w:rsid w:val="00CB3F17"/>
    <w:rsid w:val="00CC1ACA"/>
    <w:rsid w:val="00CD04DF"/>
    <w:rsid w:val="00CD69FE"/>
    <w:rsid w:val="00CE1891"/>
    <w:rsid w:val="00CE1A5C"/>
    <w:rsid w:val="00CE4A14"/>
    <w:rsid w:val="00CF010C"/>
    <w:rsid w:val="00CF0AB0"/>
    <w:rsid w:val="00CF13A9"/>
    <w:rsid w:val="00D00072"/>
    <w:rsid w:val="00D03D19"/>
    <w:rsid w:val="00D04FE6"/>
    <w:rsid w:val="00D218CE"/>
    <w:rsid w:val="00D24D8D"/>
    <w:rsid w:val="00D27950"/>
    <w:rsid w:val="00D4757B"/>
    <w:rsid w:val="00D558F9"/>
    <w:rsid w:val="00D5599B"/>
    <w:rsid w:val="00D57273"/>
    <w:rsid w:val="00D65BE1"/>
    <w:rsid w:val="00D67288"/>
    <w:rsid w:val="00D7092D"/>
    <w:rsid w:val="00D8755E"/>
    <w:rsid w:val="00D9526E"/>
    <w:rsid w:val="00D97FE6"/>
    <w:rsid w:val="00DA1AE9"/>
    <w:rsid w:val="00DA24E8"/>
    <w:rsid w:val="00DA36FA"/>
    <w:rsid w:val="00DA4D56"/>
    <w:rsid w:val="00DA5DE6"/>
    <w:rsid w:val="00DB5B59"/>
    <w:rsid w:val="00DC48AC"/>
    <w:rsid w:val="00DC5DA9"/>
    <w:rsid w:val="00DD16BC"/>
    <w:rsid w:val="00DD272F"/>
    <w:rsid w:val="00DD5D16"/>
    <w:rsid w:val="00DE103C"/>
    <w:rsid w:val="00DF5FBE"/>
    <w:rsid w:val="00DF619E"/>
    <w:rsid w:val="00DF7F60"/>
    <w:rsid w:val="00E00883"/>
    <w:rsid w:val="00E01AAF"/>
    <w:rsid w:val="00E03349"/>
    <w:rsid w:val="00E12777"/>
    <w:rsid w:val="00E12FC0"/>
    <w:rsid w:val="00E23FB8"/>
    <w:rsid w:val="00E23FBF"/>
    <w:rsid w:val="00E253B5"/>
    <w:rsid w:val="00E341ED"/>
    <w:rsid w:val="00E34FB4"/>
    <w:rsid w:val="00E354E9"/>
    <w:rsid w:val="00E563FE"/>
    <w:rsid w:val="00E571CA"/>
    <w:rsid w:val="00E604E0"/>
    <w:rsid w:val="00E61D37"/>
    <w:rsid w:val="00E837DD"/>
    <w:rsid w:val="00E83C8B"/>
    <w:rsid w:val="00E86308"/>
    <w:rsid w:val="00E94A9E"/>
    <w:rsid w:val="00E97AFB"/>
    <w:rsid w:val="00E97B85"/>
    <w:rsid w:val="00E97F6D"/>
    <w:rsid w:val="00EA2FC9"/>
    <w:rsid w:val="00EA463B"/>
    <w:rsid w:val="00EA6D04"/>
    <w:rsid w:val="00EA77C5"/>
    <w:rsid w:val="00EA7C97"/>
    <w:rsid w:val="00EB125A"/>
    <w:rsid w:val="00EB6390"/>
    <w:rsid w:val="00EC241F"/>
    <w:rsid w:val="00EC2D63"/>
    <w:rsid w:val="00EC5812"/>
    <w:rsid w:val="00ED02EF"/>
    <w:rsid w:val="00ED3940"/>
    <w:rsid w:val="00ED4B3E"/>
    <w:rsid w:val="00ED63FB"/>
    <w:rsid w:val="00EE300E"/>
    <w:rsid w:val="00EE73A8"/>
    <w:rsid w:val="00EE7536"/>
    <w:rsid w:val="00EF434F"/>
    <w:rsid w:val="00EF446F"/>
    <w:rsid w:val="00F02C70"/>
    <w:rsid w:val="00F110B4"/>
    <w:rsid w:val="00F13539"/>
    <w:rsid w:val="00F14377"/>
    <w:rsid w:val="00F14F27"/>
    <w:rsid w:val="00F223EC"/>
    <w:rsid w:val="00F27700"/>
    <w:rsid w:val="00F30EA4"/>
    <w:rsid w:val="00F31148"/>
    <w:rsid w:val="00F31BA1"/>
    <w:rsid w:val="00F32EB3"/>
    <w:rsid w:val="00F37313"/>
    <w:rsid w:val="00F4048E"/>
    <w:rsid w:val="00F40F21"/>
    <w:rsid w:val="00F4283F"/>
    <w:rsid w:val="00F42CE2"/>
    <w:rsid w:val="00F545CC"/>
    <w:rsid w:val="00F54C5E"/>
    <w:rsid w:val="00F6115E"/>
    <w:rsid w:val="00F63950"/>
    <w:rsid w:val="00F654DB"/>
    <w:rsid w:val="00F72BE2"/>
    <w:rsid w:val="00F75A80"/>
    <w:rsid w:val="00F75D88"/>
    <w:rsid w:val="00F7610A"/>
    <w:rsid w:val="00F77146"/>
    <w:rsid w:val="00F810BA"/>
    <w:rsid w:val="00F82CA6"/>
    <w:rsid w:val="00F83CDC"/>
    <w:rsid w:val="00F866A3"/>
    <w:rsid w:val="00F86A0A"/>
    <w:rsid w:val="00F93D8A"/>
    <w:rsid w:val="00F94ABF"/>
    <w:rsid w:val="00F96037"/>
    <w:rsid w:val="00F96327"/>
    <w:rsid w:val="00FA5305"/>
    <w:rsid w:val="00FA5A21"/>
    <w:rsid w:val="00FB1524"/>
    <w:rsid w:val="00FB18DD"/>
    <w:rsid w:val="00FB22F4"/>
    <w:rsid w:val="00FB3BF4"/>
    <w:rsid w:val="00FC0460"/>
    <w:rsid w:val="00FC0E67"/>
    <w:rsid w:val="00FC10CF"/>
    <w:rsid w:val="00FD0D62"/>
    <w:rsid w:val="00FD11CF"/>
    <w:rsid w:val="00FD2966"/>
    <w:rsid w:val="00FD3F6A"/>
    <w:rsid w:val="00FD5E28"/>
    <w:rsid w:val="00FD608D"/>
    <w:rsid w:val="00FD791E"/>
    <w:rsid w:val="00FE48DA"/>
    <w:rsid w:val="00FE5B79"/>
    <w:rsid w:val="00FE73B6"/>
    <w:rsid w:val="00FF01EC"/>
    <w:rsid w:val="00FF617F"/>
    <w:rsid w:val="00FF673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semiHidden/>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svg"/><Relationship Id="rId26" Type="http://schemas.openxmlformats.org/officeDocument/2006/relationships/image" Target="media/image13.png"/><Relationship Id="rId39" Type="http://schemas.openxmlformats.org/officeDocument/2006/relationships/hyperlink" Target="https://www.ibm.com/uk-en/products/watson-assistant" TargetMode="External"/><Relationship Id="rId21" Type="http://schemas.openxmlformats.org/officeDocument/2006/relationships/comments" Target="comments.xml"/><Relationship Id="rId34" Type="http://schemas.openxmlformats.org/officeDocument/2006/relationships/hyperlink" Target="https://botfront.io/blog/better-intent-classification-and-entity-extraction-with-diet-classifier-pipeline-optimization" TargetMode="External"/><Relationship Id="rId42" Type="http://schemas.openxmlformats.org/officeDocument/2006/relationships/hyperlink" Target="https://doi.org/10.1145/219717.219748" TargetMode="External"/><Relationship Id="rId47" Type="http://schemas.openxmlformats.org/officeDocument/2006/relationships/hyperlink" Target="https://doi.org/10.1007/3-540-36124-3_77" TargetMode="External"/><Relationship Id="rId50"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svg"/><Relationship Id="rId29" Type="http://schemas.openxmlformats.org/officeDocument/2006/relationships/hyperlink" Target="https://learning.oreilly.com/library/view/natural-language-processing/9781098136789/ch01.html#idm45146323434784" TargetMode="External"/><Relationship Id="rId11" Type="http://schemas.openxmlformats.org/officeDocument/2006/relationships/hyperlink" Target="https://github.com/heyunh2015/diseaseBERT" TargetMode="External"/><Relationship Id="rId24" Type="http://schemas.microsoft.com/office/2018/08/relationships/commentsExtensible" Target="commentsExtensible.xml"/><Relationship Id="rId32" Type="http://schemas.openxmlformats.org/officeDocument/2006/relationships/image" Target="media/image17.emf"/><Relationship Id="rId37" Type="http://schemas.openxmlformats.org/officeDocument/2006/relationships/hyperlink" Target="https://cloud.google.com/dialogflow" TargetMode="External"/><Relationship Id="rId40" Type="http://schemas.openxmlformats.org/officeDocument/2006/relationships/hyperlink" Target="https://www.gartner.com/document/4010683?ref=gfa" TargetMode="External"/><Relationship Id="rId45" Type="http://schemas.openxmlformats.org/officeDocument/2006/relationships/hyperlink" Target="https://doi.org/10.3390/app112210995"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hyperlink" Target="http://localhost:8000" TargetMode="External"/><Relationship Id="rId44" Type="http://schemas.openxmlformats.org/officeDocument/2006/relationships/hyperlink" Target="https://rasa.com/docs/rasa/"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RightWrite/HealthAgent.git" TargetMode="External"/><Relationship Id="rId22" Type="http://schemas.microsoft.com/office/2011/relationships/commentsExtended" Target="commentsExtended.xml"/><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hyperlink" Target="https://doi.org/10.1007/978-3-030-47426-3_19" TargetMode="External"/><Relationship Id="rId43" Type="http://schemas.openxmlformats.org/officeDocument/2006/relationships/hyperlink" Target="https://doi.org/10.1177/2055207619871808" TargetMode="External"/><Relationship Id="rId48" Type="http://schemas.openxmlformats.org/officeDocument/2006/relationships/hyperlink" Target="https://en.wikipedia.org/wiki/Natural_language_processing" TargetMode="Externa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2.png"/><Relationship Id="rId33" Type="http://schemas.openxmlformats.org/officeDocument/2006/relationships/hyperlink" Target="https://aws.amazon.com/lex/" TargetMode="External"/><Relationship Id="rId38" Type="http://schemas.openxmlformats.org/officeDocument/2006/relationships/hyperlink" Target="https://huggingface.co/docs/hub/index" TargetMode="External"/><Relationship Id="rId46" Type="http://schemas.openxmlformats.org/officeDocument/2006/relationships/hyperlink" Target="https://doi.org/10.1109/mis.2019.2905748" TargetMode="External"/><Relationship Id="rId20" Type="http://schemas.openxmlformats.org/officeDocument/2006/relationships/image" Target="media/image11.png"/><Relationship Id="rId41" Type="http://schemas.openxmlformats.org/officeDocument/2006/relationships/hyperlink" Target="https://azure.microsoft.com/en-us/services/bot-servic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microsoft.com/office/2016/09/relationships/commentsIds" Target="commentsIds.xml"/><Relationship Id="rId28" Type="http://schemas.openxmlformats.org/officeDocument/2006/relationships/image" Target="media/image15.png"/><Relationship Id="rId36" Type="http://schemas.openxmlformats.org/officeDocument/2006/relationships/hyperlink" Target="https://www.insiderintelligence.com/insights/mobile-users-smartphone-usage/#:~:text=Mobile%20usage%20statistics,digital%20media%20time%20per%20day" TargetMode="External"/><Relationship Id="rId4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6</TotalTime>
  <Pages>44</Pages>
  <Words>17347</Words>
  <Characters>98879</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563</cp:revision>
  <cp:lastPrinted>2022-08-08T20:18:00Z</cp:lastPrinted>
  <dcterms:created xsi:type="dcterms:W3CDTF">2022-06-07T07:08:00Z</dcterms:created>
  <dcterms:modified xsi:type="dcterms:W3CDTF">2022-08-13T00:50:00Z</dcterms:modified>
</cp:coreProperties>
</file>